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7A57" w:rsidRPr="00A33FB8" w:rsidRDefault="005D7A57" w:rsidP="00EF1DAE">
      <w:pPr>
        <w:spacing w:before="240" w:line="240" w:lineRule="auto"/>
        <w:rPr>
          <w:rFonts w:ascii="Times New Roman" w:hAnsi="Times New Roman" w:cs="Times New Roman"/>
          <w:b/>
          <w:sz w:val="24"/>
          <w:szCs w:val="24"/>
        </w:rPr>
      </w:pPr>
      <w:r w:rsidRPr="00096AD9">
        <w:rPr>
          <w:rFonts w:ascii="Times New Roman" w:hAnsi="Times New Roman"/>
          <w:b/>
          <w:sz w:val="24"/>
          <w:szCs w:val="24"/>
        </w:rPr>
        <w:t xml:space="preserve">MODEL LATIHAN HEADING SEPAKBOLA BERBASIS SIRKUIT PADA </w:t>
      </w:r>
      <w:r w:rsidRPr="00A33FB8">
        <w:rPr>
          <w:rFonts w:ascii="Times New Roman" w:hAnsi="Times New Roman" w:cs="Times New Roman"/>
          <w:b/>
          <w:sz w:val="24"/>
          <w:szCs w:val="24"/>
        </w:rPr>
        <w:t>SEKOLAH SEPAKBOLA USIA 14-17 TAHUN</w:t>
      </w:r>
    </w:p>
    <w:p w:rsidR="005D7A57" w:rsidRPr="005245AA" w:rsidRDefault="005D7A57" w:rsidP="00EF1DAE">
      <w:pPr>
        <w:tabs>
          <w:tab w:val="left" w:pos="0"/>
        </w:tabs>
        <w:spacing w:after="0" w:line="240" w:lineRule="auto"/>
        <w:rPr>
          <w:rFonts w:ascii="Times New Roman" w:hAnsi="Times New Roman"/>
          <w:b/>
          <w:sz w:val="20"/>
          <w:szCs w:val="20"/>
        </w:rPr>
      </w:pPr>
      <w:proofErr w:type="spellStart"/>
      <w:r w:rsidRPr="005245AA">
        <w:rPr>
          <w:rFonts w:ascii="Times New Roman" w:hAnsi="Times New Roman"/>
          <w:b/>
          <w:sz w:val="20"/>
          <w:szCs w:val="20"/>
        </w:rPr>
        <w:t>Romli</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Riski</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Setiawan</w:t>
      </w:r>
      <w:proofErr w:type="spellEnd"/>
    </w:p>
    <w:p w:rsidR="005D7A57" w:rsidRPr="005245AA" w:rsidRDefault="005D7A57" w:rsidP="00EF1DAE">
      <w:pPr>
        <w:tabs>
          <w:tab w:val="left" w:pos="0"/>
        </w:tabs>
        <w:spacing w:after="0" w:line="240" w:lineRule="auto"/>
        <w:rPr>
          <w:rFonts w:ascii="Times New Roman" w:hAnsi="Times New Roman"/>
          <w:b/>
          <w:sz w:val="20"/>
          <w:szCs w:val="20"/>
        </w:rPr>
      </w:pPr>
      <w:proofErr w:type="spellStart"/>
      <w:r w:rsidRPr="005245AA">
        <w:rPr>
          <w:rFonts w:ascii="Times New Roman" w:hAnsi="Times New Roman"/>
          <w:b/>
          <w:sz w:val="20"/>
          <w:szCs w:val="20"/>
        </w:rPr>
        <w:t>Pendidikan</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Olahraga</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Universitas</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Negeri</w:t>
      </w:r>
      <w:proofErr w:type="spellEnd"/>
      <w:r w:rsidRPr="005245AA">
        <w:rPr>
          <w:rFonts w:ascii="Times New Roman" w:hAnsi="Times New Roman"/>
          <w:b/>
          <w:sz w:val="20"/>
          <w:szCs w:val="20"/>
        </w:rPr>
        <w:t xml:space="preserve"> Jakarta</w:t>
      </w:r>
    </w:p>
    <w:p w:rsidR="005D7A57" w:rsidRPr="00096AD9" w:rsidRDefault="003223FA" w:rsidP="00EF1DAE">
      <w:pPr>
        <w:tabs>
          <w:tab w:val="left" w:pos="0"/>
        </w:tabs>
        <w:spacing w:after="0" w:line="240" w:lineRule="auto"/>
        <w:rPr>
          <w:rFonts w:ascii="Times New Roman" w:hAnsi="Times New Roman"/>
          <w:b/>
          <w:color w:val="000000"/>
          <w:sz w:val="20"/>
          <w:szCs w:val="20"/>
          <w:u w:val="single"/>
        </w:rPr>
      </w:pPr>
      <w:hyperlink r:id="rId6" w:history="1">
        <w:r w:rsidR="005D7A57" w:rsidRPr="005245AA">
          <w:rPr>
            <w:rStyle w:val="Hyperlink"/>
            <w:rFonts w:ascii="Times New Roman" w:hAnsi="Times New Roman"/>
            <w:b/>
            <w:color w:val="000000"/>
            <w:sz w:val="20"/>
            <w:szCs w:val="20"/>
          </w:rPr>
          <w:t>Romliriski23@gmail.com</w:t>
        </w:r>
      </w:hyperlink>
    </w:p>
    <w:p w:rsidR="00A2479E" w:rsidRDefault="00A2479E" w:rsidP="00EF1DAE">
      <w:pPr>
        <w:pStyle w:val="ListParagraph"/>
        <w:spacing w:before="240" w:after="0" w:line="240" w:lineRule="auto"/>
        <w:ind w:left="0" w:right="-18"/>
        <w:jc w:val="both"/>
        <w:rPr>
          <w:rFonts w:ascii="Times New Roman" w:eastAsia="Times New Roman" w:hAnsi="Times New Roman"/>
          <w:b/>
          <w:sz w:val="20"/>
          <w:szCs w:val="20"/>
        </w:rPr>
      </w:pPr>
    </w:p>
    <w:p w:rsidR="005F7A1B" w:rsidRDefault="005F7A1B" w:rsidP="005F7A1B">
      <w:pPr>
        <w:pStyle w:val="ListParagraph"/>
        <w:tabs>
          <w:tab w:val="left" w:pos="4320"/>
        </w:tabs>
        <w:spacing w:before="240" w:after="0" w:line="240" w:lineRule="auto"/>
        <w:ind w:left="0" w:right="-18"/>
        <w:jc w:val="both"/>
        <w:rPr>
          <w:rFonts w:ascii="Times New Roman" w:eastAsia="Times New Roman" w:hAnsi="Times New Roman"/>
          <w:b/>
          <w:sz w:val="20"/>
          <w:szCs w:val="20"/>
        </w:rPr>
        <w:sectPr w:rsidR="005F7A1B" w:rsidSect="00786569">
          <w:pgSz w:w="12240" w:h="15840"/>
          <w:pgMar w:top="2268" w:right="1701" w:bottom="1701" w:left="2268" w:header="720" w:footer="720" w:gutter="0"/>
          <w:cols w:space="720"/>
          <w:docGrid w:linePitch="360"/>
        </w:sectPr>
      </w:pPr>
    </w:p>
    <w:p w:rsidR="006E5C78" w:rsidRDefault="005D7A57" w:rsidP="005F7A1B">
      <w:pPr>
        <w:pStyle w:val="ListParagraph"/>
        <w:tabs>
          <w:tab w:val="left" w:pos="4320"/>
        </w:tabs>
        <w:spacing w:before="240" w:after="0" w:line="240" w:lineRule="auto"/>
        <w:ind w:left="0" w:right="-18"/>
        <w:jc w:val="both"/>
        <w:rPr>
          <w:rFonts w:ascii="Times New Roman" w:hAnsi="Times New Roman" w:cs="Times New Roman"/>
        </w:rPr>
      </w:pPr>
      <w:proofErr w:type="spellStart"/>
      <w:proofErr w:type="gramStart"/>
      <w:r w:rsidRPr="005245AA">
        <w:rPr>
          <w:rFonts w:ascii="Times New Roman" w:eastAsia="Times New Roman" w:hAnsi="Times New Roman"/>
          <w:b/>
          <w:sz w:val="20"/>
          <w:szCs w:val="20"/>
        </w:rPr>
        <w:lastRenderedPageBreak/>
        <w:t>Abstrak</w:t>
      </w:r>
      <w:proofErr w:type="spellEnd"/>
      <w:r w:rsidRPr="005245AA">
        <w:rPr>
          <w:rFonts w:ascii="Times New Roman" w:eastAsia="Times New Roman" w:hAnsi="Times New Roman"/>
          <w:sz w:val="20"/>
          <w:szCs w:val="20"/>
        </w:rPr>
        <w:t>.</w:t>
      </w:r>
      <w:proofErr w:type="gram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tuju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ntu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ghasilkan</w:t>
      </w:r>
      <w:proofErr w:type="spellEnd"/>
      <w:r w:rsidRPr="005245AA">
        <w:rPr>
          <w:rFonts w:ascii="Times New Roman" w:eastAsia="Times New Roman" w:hAnsi="Times New Roman"/>
          <w:sz w:val="20"/>
          <w:szCs w:val="20"/>
        </w:rPr>
        <w:t xml:space="preserve"> model-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heading</w:t>
      </w:r>
      <w:r w:rsidRPr="005245AA">
        <w:rPr>
          <w:rFonts w:ascii="Times New Roman" w:hAnsi="Times New Roman"/>
          <w:sz w:val="20"/>
          <w:szCs w:val="20"/>
          <w:lang w:val="id-ID"/>
        </w:rPr>
        <w:t xml:space="preserve"> </w:t>
      </w:r>
      <w:proofErr w:type="spellStart"/>
      <w:r w:rsidRPr="005245AA">
        <w:rPr>
          <w:rFonts w:ascii="Times New Roman" w:hAnsi="Times New Roman"/>
          <w:sz w:val="20"/>
          <w:szCs w:val="20"/>
        </w:rPr>
        <w:t>sepak</w:t>
      </w:r>
      <w:proofErr w:type="spellEnd"/>
      <w:r w:rsidRPr="005245AA">
        <w:rPr>
          <w:rFonts w:ascii="Times New Roman" w:hAnsi="Times New Roman"/>
          <w:sz w:val="20"/>
          <w:szCs w:val="20"/>
          <w:lang w:val="id-ID"/>
        </w:rPr>
        <w:t xml:space="preserve">bola </w:t>
      </w:r>
      <w:proofErr w:type="spellStart"/>
      <w:r w:rsidRPr="005245AA">
        <w:rPr>
          <w:rFonts w:ascii="Times New Roman" w:hAnsi="Times New Roman"/>
          <w:sz w:val="20"/>
          <w:szCs w:val="20"/>
        </w:rPr>
        <w:t>berbasis</w:t>
      </w:r>
      <w:proofErr w:type="spellEnd"/>
      <w:r w:rsidRPr="005245AA">
        <w:rPr>
          <w:rFonts w:ascii="Times New Roman" w:hAnsi="Times New Roman"/>
          <w:sz w:val="20"/>
          <w:szCs w:val="20"/>
        </w:rPr>
        <w:t xml:space="preserve"> </w:t>
      </w:r>
      <w:proofErr w:type="spellStart"/>
      <w:r w:rsidRPr="005245AA">
        <w:rPr>
          <w:rFonts w:ascii="Times New Roman" w:hAnsi="Times New Roman"/>
          <w:sz w:val="20"/>
          <w:szCs w:val="20"/>
        </w:rPr>
        <w:t>sirkuit</w:t>
      </w:r>
      <w:proofErr w:type="spellEnd"/>
      <w:r w:rsidRPr="005245AA">
        <w:rPr>
          <w:rFonts w:ascii="Times New Roman" w:hAnsi="Times New Roman"/>
          <w:sz w:val="20"/>
          <w:szCs w:val="20"/>
        </w:rPr>
        <w:t xml:space="preserve"> </w:t>
      </w:r>
      <w:proofErr w:type="spellStart"/>
      <w:r w:rsidRPr="005245AA">
        <w:rPr>
          <w:rFonts w:ascii="Times New Roman" w:hAnsi="Times New Roman"/>
          <w:sz w:val="20"/>
          <w:szCs w:val="20"/>
        </w:rPr>
        <w:t>untuk</w:t>
      </w:r>
      <w:proofErr w:type="spellEnd"/>
      <w:r w:rsidRPr="005245AA">
        <w:rPr>
          <w:rFonts w:ascii="Times New Roman" w:hAnsi="Times New Roman"/>
          <w:sz w:val="20"/>
          <w:szCs w:val="20"/>
          <w:lang w:val="id-ID"/>
        </w:rPr>
        <w:t xml:space="preserve"> meningkatkan </w:t>
      </w:r>
      <w:proofErr w:type="spellStart"/>
      <w:r w:rsidRPr="005245AA">
        <w:rPr>
          <w:rFonts w:ascii="Times New Roman" w:hAnsi="Times New Roman"/>
          <w:sz w:val="20"/>
          <w:szCs w:val="20"/>
        </w:rPr>
        <w:t>keakurasian</w:t>
      </w:r>
      <w:proofErr w:type="spellEnd"/>
      <w:r w:rsidRPr="005245AA">
        <w:rPr>
          <w:rFonts w:ascii="Times New Roman" w:hAnsi="Times New Roman"/>
          <w:sz w:val="20"/>
          <w:szCs w:val="20"/>
          <w:lang w:val="id-ID"/>
        </w:rPr>
        <w:t xml:space="preserve"> </w:t>
      </w:r>
      <w:proofErr w:type="gramStart"/>
      <w:r w:rsidRPr="005245AA">
        <w:rPr>
          <w:rFonts w:ascii="Times New Roman" w:hAnsi="Times New Roman"/>
          <w:i/>
          <w:sz w:val="20"/>
          <w:szCs w:val="20"/>
        </w:rPr>
        <w:t xml:space="preserve">heading </w:t>
      </w:r>
      <w:r w:rsidRPr="005245AA">
        <w:rPr>
          <w:rFonts w:ascii="Times New Roman" w:hAnsi="Times New Roman"/>
          <w:i/>
          <w:sz w:val="20"/>
          <w:szCs w:val="20"/>
          <w:lang w:val="id-ID"/>
        </w:rPr>
        <w:t xml:space="preserve"> </w:t>
      </w:r>
      <w:r w:rsidRPr="005245AA">
        <w:rPr>
          <w:rFonts w:ascii="Times New Roman" w:hAnsi="Times New Roman"/>
          <w:sz w:val="20"/>
          <w:szCs w:val="20"/>
          <w:lang w:val="id-ID"/>
        </w:rPr>
        <w:t>pada</w:t>
      </w:r>
      <w:proofErr w:type="gramEnd"/>
      <w:r w:rsidRPr="005245AA">
        <w:rPr>
          <w:rFonts w:ascii="Times New Roman" w:hAnsi="Times New Roman"/>
          <w:sz w:val="20"/>
          <w:szCs w:val="20"/>
          <w:lang w:val="id-ID"/>
        </w:rPr>
        <w:t xml:space="preserve"> </w:t>
      </w:r>
      <w:proofErr w:type="spellStart"/>
      <w:r w:rsidRPr="005245AA">
        <w:rPr>
          <w:rFonts w:ascii="Times New Roman" w:hAnsi="Times New Roman"/>
          <w:sz w:val="20"/>
          <w:szCs w:val="20"/>
        </w:rPr>
        <w:t>permainan</w:t>
      </w:r>
      <w:proofErr w:type="spellEnd"/>
      <w:r w:rsidRPr="005245AA">
        <w:rPr>
          <w:rFonts w:ascii="Times New Roman" w:hAnsi="Times New Roman"/>
          <w:sz w:val="20"/>
          <w:szCs w:val="20"/>
          <w:lang w:val="id-ID"/>
        </w:rPr>
        <w:t xml:space="preserve"> </w:t>
      </w:r>
      <w:proofErr w:type="spellStart"/>
      <w:r w:rsidRPr="005245AA">
        <w:rPr>
          <w:rFonts w:ascii="Times New Roman" w:hAnsi="Times New Roman"/>
          <w:sz w:val="20"/>
          <w:szCs w:val="20"/>
        </w:rPr>
        <w:t>sepak</w:t>
      </w:r>
      <w:proofErr w:type="spellEnd"/>
      <w:r w:rsidRPr="005245AA">
        <w:rPr>
          <w:rFonts w:ascii="Times New Roman" w:hAnsi="Times New Roman"/>
          <w:sz w:val="20"/>
          <w:szCs w:val="20"/>
          <w:lang w:val="id-ID"/>
        </w:rPr>
        <w:t>bola</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tode</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yang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lam</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yaitu</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tode</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gembang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Research and Development</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ri</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Borg</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Gall</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ggunakan</w:t>
      </w:r>
      <w:proofErr w:type="spellEnd"/>
      <w:r w:rsidRPr="005245AA">
        <w:rPr>
          <w:rFonts w:ascii="Times New Roman" w:eastAsia="Times New Roman" w:hAnsi="Times New Roman"/>
          <w:sz w:val="20"/>
          <w:szCs w:val="20"/>
        </w:rPr>
        <w:t xml:space="preserve"> 10 </w:t>
      </w:r>
      <w:proofErr w:type="spellStart"/>
      <w:r w:rsidRPr="005245AA">
        <w:rPr>
          <w:rFonts w:ascii="Times New Roman" w:eastAsia="Times New Roman" w:hAnsi="Times New Roman"/>
          <w:sz w:val="20"/>
          <w:szCs w:val="20"/>
        </w:rPr>
        <w:t>tahap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ubje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dal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tle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usia</w:t>
      </w:r>
      <w:proofErr w:type="spellEnd"/>
      <w:r w:rsidRPr="005245AA">
        <w:rPr>
          <w:rFonts w:ascii="Times New Roman" w:eastAsia="Times New Roman" w:hAnsi="Times New Roman"/>
          <w:sz w:val="20"/>
          <w:szCs w:val="20"/>
        </w:rPr>
        <w:t xml:space="preserve"> 14-17 </w:t>
      </w:r>
      <w:proofErr w:type="spellStart"/>
      <w:r w:rsidRPr="005245AA">
        <w:rPr>
          <w:rFonts w:ascii="Times New Roman" w:eastAsia="Times New Roman" w:hAnsi="Times New Roman"/>
          <w:sz w:val="20"/>
          <w:szCs w:val="20"/>
        </w:rPr>
        <w:t>tahu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kol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vinsi</w:t>
      </w:r>
      <w:proofErr w:type="spellEnd"/>
      <w:r w:rsidRPr="005245AA">
        <w:rPr>
          <w:rFonts w:ascii="Times New Roman" w:eastAsia="Times New Roman" w:hAnsi="Times New Roman"/>
          <w:sz w:val="20"/>
          <w:szCs w:val="20"/>
        </w:rPr>
        <w:t xml:space="preserve"> Jambi. </w:t>
      </w:r>
      <w:proofErr w:type="spellStart"/>
      <w:proofErr w:type="gram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awal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nalisi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butu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rencana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mbu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du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cob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revis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duk</w:t>
      </w:r>
      <w:proofErr w:type="spellEnd"/>
      <w:r w:rsidRPr="005245AA">
        <w:rPr>
          <w:rFonts w:ascii="Times New Roman" w:eastAsia="Times New Roman" w:hAnsi="Times New Roman"/>
          <w:sz w:val="20"/>
          <w:szCs w:val="20"/>
        </w:rPr>
        <w:t xml:space="preserve"> final.</w:t>
      </w:r>
      <w:proofErr w:type="gram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efektivitas</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menggunakan</w:t>
      </w:r>
      <w:proofErr w:type="spellEnd"/>
      <w:r w:rsidRPr="005245AA">
        <w:rPr>
          <w:rFonts w:ascii="Times New Roman" w:eastAsia="Times New Roman" w:hAnsi="Times New Roman"/>
          <w:sz w:val="20"/>
          <w:szCs w:val="20"/>
        </w:rPr>
        <w:t xml:space="preserve"> </w:t>
      </w:r>
      <w:r w:rsidRPr="005245AA">
        <w:rPr>
          <w:rFonts w:ascii="Times New Roman" w:hAnsi="Times New Roman"/>
          <w:i/>
          <w:iCs/>
          <w:color w:val="000000"/>
          <w:sz w:val="20"/>
          <w:szCs w:val="20"/>
        </w:rPr>
        <w:t xml:space="preserve">Main Field Test </w:t>
      </w:r>
      <w:r w:rsidRPr="005245AA">
        <w:rPr>
          <w:rFonts w:ascii="Times New Roman" w:eastAsia="Times New Roman" w:hAnsi="Times New Roman"/>
          <w:sz w:val="20"/>
          <w:szCs w:val="20"/>
        </w:rPr>
        <w:t xml:space="preserve">yang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ntu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getahu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ingk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mampuan</w:t>
      </w:r>
      <w:proofErr w:type="spellEnd"/>
      <w:r w:rsidRPr="005245AA">
        <w:rPr>
          <w:rFonts w:ascii="Times New Roman" w:eastAsia="Times New Roman" w:hAnsi="Times New Roman"/>
          <w:i/>
          <w:sz w:val="20"/>
          <w:szCs w:val="20"/>
        </w:rPr>
        <w:t xml:space="preserve"> heading </w:t>
      </w:r>
      <w:proofErr w:type="spellStart"/>
      <w:r w:rsidRPr="005245AA">
        <w:rPr>
          <w:rFonts w:ascii="Times New Roman" w:eastAsia="Times New Roman" w:hAnsi="Times New Roman"/>
          <w:sz w:val="20"/>
          <w:szCs w:val="20"/>
        </w:rPr>
        <w:t>atle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belum</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sud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mber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rlakuan</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i/>
          <w:sz w:val="20"/>
          <w:szCs w:val="20"/>
        </w:rPr>
        <w:t xml:space="preserve"> </w:t>
      </w:r>
      <w:proofErr w:type="spellStart"/>
      <w:r w:rsidRPr="005245AA">
        <w:rPr>
          <w:rFonts w:ascii="Times New Roman" w:eastAsia="Times New Roman" w:hAnsi="Times New Roman"/>
          <w:sz w:val="20"/>
          <w:szCs w:val="20"/>
        </w:rPr>
        <w:t>keterampil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 xml:space="preserve">heading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basi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i/>
          <w:sz w:val="20"/>
          <w:szCs w:val="20"/>
        </w:rPr>
        <w:t>sirkuit</w:t>
      </w:r>
      <w:proofErr w:type="spellEnd"/>
      <w:r w:rsidRPr="005245AA">
        <w:rPr>
          <w:rFonts w:ascii="Times New Roman" w:eastAsia="Times New Roman" w:hAnsi="Times New Roman"/>
          <w:i/>
          <w:sz w:val="20"/>
          <w:szCs w:val="20"/>
        </w:rPr>
        <w:t xml:space="preserve"> </w:t>
      </w:r>
      <w:r w:rsidRPr="005245AA">
        <w:rPr>
          <w:rFonts w:ascii="Times New Roman" w:eastAsia="Times New Roman" w:hAnsi="Times New Roman"/>
          <w:sz w:val="20"/>
          <w:szCs w:val="20"/>
        </w:rPr>
        <w:t xml:space="preserve">yang </w:t>
      </w:r>
      <w:proofErr w:type="spellStart"/>
      <w:r w:rsidRPr="005245AA">
        <w:rPr>
          <w:rFonts w:ascii="Times New Roman" w:eastAsia="Times New Roman" w:hAnsi="Times New Roman"/>
          <w:sz w:val="20"/>
          <w:szCs w:val="20"/>
        </w:rPr>
        <w:t>dikembangkan</w:t>
      </w:r>
      <w:proofErr w:type="spellEnd"/>
      <w:r w:rsidRPr="005245AA">
        <w:rPr>
          <w:rFonts w:ascii="Times New Roman" w:eastAsia="Times New Roman" w:hAnsi="Times New Roman"/>
          <w:sz w:val="20"/>
          <w:szCs w:val="20"/>
        </w:rPr>
        <w:t xml:space="preserve">. </w:t>
      </w:r>
      <w:proofErr w:type="spellStart"/>
      <w:proofErr w:type="gram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unj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hw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duk</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laya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ad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cob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lompo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c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lompo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sar</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erang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hwa</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tersebu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car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seluru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lak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ik</w:t>
      </w:r>
      <w:proofErr w:type="spellEnd"/>
      <w:r w:rsidRPr="005245AA">
        <w:rPr>
          <w:rFonts w:ascii="Times New Roman" w:eastAsia="Times New Roman" w:hAnsi="Times New Roman"/>
          <w:sz w:val="20"/>
          <w:szCs w:val="20"/>
        </w:rPr>
        <w:t>.</w:t>
      </w:r>
      <w:proofErr w:type="gram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lam</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efektifita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unj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ingkat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heading</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e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wa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e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khir</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tel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ber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rlaku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sz w:val="20"/>
          <w:szCs w:val="20"/>
        </w:rPr>
        <w:lastRenderedPageBreak/>
        <w:t xml:space="preserve">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ersebu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unj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hwa</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 xml:space="preserve">heading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basi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i/>
          <w:sz w:val="20"/>
          <w:szCs w:val="20"/>
        </w:rPr>
        <w:t>sirkuit</w:t>
      </w:r>
      <w:proofErr w:type="spellEnd"/>
      <w:r w:rsidRPr="005245AA">
        <w:rPr>
          <w:rFonts w:ascii="Times New Roman" w:eastAsia="Times New Roman" w:hAnsi="Times New Roman"/>
          <w:i/>
          <w:sz w:val="20"/>
          <w:szCs w:val="20"/>
        </w:rPr>
        <w:t xml:space="preserve"> </w:t>
      </w:r>
      <w:r w:rsidRPr="005245AA">
        <w:rPr>
          <w:rFonts w:ascii="Times New Roman" w:eastAsia="Times New Roman" w:hAnsi="Times New Roman"/>
          <w:sz w:val="20"/>
          <w:szCs w:val="20"/>
        </w:rPr>
        <w:t xml:space="preserve">yang </w:t>
      </w:r>
      <w:proofErr w:type="spellStart"/>
      <w:r w:rsidRPr="005245AA">
        <w:rPr>
          <w:rFonts w:ascii="Times New Roman" w:eastAsia="Times New Roman" w:hAnsi="Times New Roman"/>
          <w:sz w:val="20"/>
          <w:szCs w:val="20"/>
        </w:rPr>
        <w:t>dihasil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efektif</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ingkat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mampuan</w:t>
      </w:r>
      <w:proofErr w:type="spellEnd"/>
      <w:r w:rsidRPr="005245AA">
        <w:rPr>
          <w:rFonts w:ascii="Times New Roman" w:eastAsia="Times New Roman" w:hAnsi="Times New Roman"/>
          <w:sz w:val="20"/>
          <w:szCs w:val="20"/>
        </w:rPr>
        <w:t xml:space="preserve"> heading </w:t>
      </w:r>
      <w:proofErr w:type="spellStart"/>
      <w:r w:rsidRPr="005245AA">
        <w:rPr>
          <w:rFonts w:ascii="Times New Roman" w:eastAsia="Times New Roman" w:hAnsi="Times New Roman"/>
          <w:sz w:val="20"/>
          <w:szCs w:val="20"/>
        </w:rPr>
        <w:t>atle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sia</w:t>
      </w:r>
      <w:proofErr w:type="spellEnd"/>
      <w:r w:rsidRPr="005245AA">
        <w:rPr>
          <w:rFonts w:ascii="Times New Roman" w:eastAsia="Times New Roman" w:hAnsi="Times New Roman"/>
          <w:sz w:val="20"/>
          <w:szCs w:val="20"/>
        </w:rPr>
        <w:t xml:space="preserve"> 14-17 </w:t>
      </w:r>
      <w:proofErr w:type="spellStart"/>
      <w:r w:rsidRPr="005245AA">
        <w:rPr>
          <w:rFonts w:ascii="Times New Roman" w:eastAsia="Times New Roman" w:hAnsi="Times New Roman"/>
          <w:sz w:val="20"/>
          <w:szCs w:val="20"/>
        </w:rPr>
        <w:t>tahun</w:t>
      </w:r>
      <w:proofErr w:type="spellEnd"/>
      <w:r w:rsidRPr="005245AA">
        <w:rPr>
          <w:rFonts w:ascii="Times New Roman" w:eastAsia="Times New Roman" w:hAnsi="Times New Roman"/>
          <w:sz w:val="20"/>
          <w:szCs w:val="20"/>
        </w:rPr>
        <w:t>.</w:t>
      </w:r>
      <w:r w:rsidR="006E5C78">
        <w:rPr>
          <w:rFonts w:ascii="Times New Roman" w:eastAsia="Times New Roman" w:hAnsi="Times New Roman"/>
          <w:sz w:val="20"/>
          <w:szCs w:val="20"/>
        </w:rPr>
        <w:t xml:space="preserve"> </w:t>
      </w:r>
      <w:proofErr w:type="spellStart"/>
      <w:r w:rsidR="006E5C78" w:rsidRPr="006E5C78">
        <w:rPr>
          <w:rFonts w:ascii="Times New Roman" w:hAnsi="Times New Roman" w:cs="Times New Roman"/>
        </w:rPr>
        <w:t>Berdasark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hasil</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ari</w:t>
      </w:r>
      <w:proofErr w:type="spellEnd"/>
      <w:r w:rsidR="006E5C78" w:rsidRPr="006E5C78">
        <w:rPr>
          <w:rFonts w:ascii="Times New Roman" w:hAnsi="Times New Roman" w:cs="Times New Roman"/>
        </w:rPr>
        <w:t xml:space="preserve"> </w:t>
      </w:r>
      <w:r w:rsidR="006E5C78" w:rsidRPr="006E5C78">
        <w:rPr>
          <w:rFonts w:ascii="Times New Roman" w:hAnsi="Times New Roman" w:cs="Times New Roman"/>
          <w:i/>
        </w:rPr>
        <w:t>output</w:t>
      </w:r>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eng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menggunakan</w:t>
      </w:r>
      <w:proofErr w:type="spellEnd"/>
      <w:r w:rsidR="006E5C78" w:rsidRPr="006E5C78">
        <w:rPr>
          <w:rFonts w:ascii="Times New Roman" w:hAnsi="Times New Roman" w:cs="Times New Roman"/>
        </w:rPr>
        <w:t xml:space="preserve"> SPSS 16 </w:t>
      </w:r>
      <w:proofErr w:type="spellStart"/>
      <w:r w:rsidR="006E5C78" w:rsidRPr="006E5C78">
        <w:rPr>
          <w:rFonts w:ascii="Times New Roman" w:hAnsi="Times New Roman" w:cs="Times New Roman"/>
        </w:rPr>
        <w:t>bahwa</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nilai</w:t>
      </w:r>
      <w:proofErr w:type="spellEnd"/>
      <w:r w:rsidR="006E5C78" w:rsidRPr="006E5C78">
        <w:rPr>
          <w:rFonts w:ascii="Times New Roman" w:hAnsi="Times New Roman" w:cs="Times New Roman"/>
        </w:rPr>
        <w:t xml:space="preserve"> rata-rata </w:t>
      </w:r>
      <w:r w:rsidR="006E5C78" w:rsidRPr="006E5C78">
        <w:rPr>
          <w:rFonts w:ascii="Times New Roman" w:hAnsi="Times New Roman" w:cs="Times New Roman"/>
          <w:lang w:val="id-ID"/>
        </w:rPr>
        <w:t xml:space="preserve">hasil </w:t>
      </w:r>
      <w:r w:rsidR="006E5C78" w:rsidRPr="006E5C78">
        <w:rPr>
          <w:rFonts w:ascii="Times New Roman" w:hAnsi="Times New Roman" w:cs="Times New Roman"/>
          <w:i/>
        </w:rPr>
        <w:t>heading</w:t>
      </w:r>
      <w:r w:rsidR="006E5C78" w:rsidRPr="006E5C78">
        <w:rPr>
          <w:rFonts w:ascii="Times New Roman" w:hAnsi="Times New Roman" w:cs="Times New Roman"/>
          <w:lang w:val="id-ID"/>
        </w:rPr>
        <w:t xml:space="preserve">  </w:t>
      </w:r>
      <w:proofErr w:type="spellStart"/>
      <w:r w:rsidR="006E5C78" w:rsidRPr="006E5C78">
        <w:rPr>
          <w:rFonts w:ascii="Times New Roman" w:hAnsi="Times New Roman" w:cs="Times New Roman"/>
        </w:rPr>
        <w:t>sepak</w:t>
      </w:r>
      <w:proofErr w:type="spellEnd"/>
      <w:r w:rsidR="006E5C78" w:rsidRPr="006E5C78">
        <w:rPr>
          <w:rFonts w:ascii="Times New Roman" w:hAnsi="Times New Roman" w:cs="Times New Roman"/>
        </w:rPr>
        <w:t xml:space="preserve"> bola </w:t>
      </w:r>
      <w:proofErr w:type="spellStart"/>
      <w:r w:rsidR="006E5C78" w:rsidRPr="006E5C78">
        <w:rPr>
          <w:rFonts w:ascii="Times New Roman" w:hAnsi="Times New Roman" w:cs="Times New Roman"/>
        </w:rPr>
        <w:t>sebelum</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iberikan</w:t>
      </w:r>
      <w:proofErr w:type="spellEnd"/>
      <w:r w:rsidR="006E5C78" w:rsidRPr="006E5C78">
        <w:rPr>
          <w:rFonts w:ascii="Times New Roman" w:hAnsi="Times New Roman" w:cs="Times New Roman"/>
        </w:rPr>
        <w:t xml:space="preserve"> model </w:t>
      </w:r>
      <w:r w:rsidR="006E5C78" w:rsidRPr="006E5C78">
        <w:rPr>
          <w:rFonts w:ascii="Times New Roman" w:hAnsi="Times New Roman" w:cs="Times New Roman"/>
          <w:lang w:val="id-ID"/>
        </w:rPr>
        <w:t xml:space="preserve">latihan </w:t>
      </w:r>
      <w:proofErr w:type="spellStart"/>
      <w:r w:rsidR="006E5C78" w:rsidRPr="006E5C78">
        <w:rPr>
          <w:rFonts w:ascii="Times New Roman" w:hAnsi="Times New Roman" w:cs="Times New Roman"/>
        </w:rPr>
        <w:t>adalah</w:t>
      </w:r>
      <w:proofErr w:type="spellEnd"/>
      <w:r w:rsidR="006E5C78" w:rsidRPr="006E5C78">
        <w:rPr>
          <w:rFonts w:ascii="Times New Roman" w:hAnsi="Times New Roman" w:cs="Times New Roman"/>
        </w:rPr>
        <w:t xml:space="preserve"> </w:t>
      </w:r>
      <w:r w:rsidR="006E5C78" w:rsidRPr="006E5C78">
        <w:rPr>
          <w:rFonts w:ascii="Times New Roman" w:hAnsi="Times New Roman" w:cs="Times New Roman"/>
          <w:color w:val="000000"/>
        </w:rPr>
        <w:t xml:space="preserve">18.04 </w:t>
      </w:r>
      <w:proofErr w:type="spellStart"/>
      <w:r w:rsidR="006E5C78" w:rsidRPr="006E5C78">
        <w:rPr>
          <w:rFonts w:ascii="Times New Roman" w:hAnsi="Times New Roman" w:cs="Times New Roman"/>
        </w:rPr>
        <w:t>d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setelah</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iberik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perlaku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engan</w:t>
      </w:r>
      <w:proofErr w:type="spellEnd"/>
      <w:r w:rsidR="006E5C78" w:rsidRPr="006E5C78">
        <w:rPr>
          <w:rFonts w:ascii="Times New Roman" w:hAnsi="Times New Roman" w:cs="Times New Roman"/>
        </w:rPr>
        <w:t xml:space="preserve"> model </w:t>
      </w:r>
      <w:r w:rsidR="006E5C78" w:rsidRPr="006E5C78">
        <w:rPr>
          <w:rFonts w:ascii="Times New Roman" w:hAnsi="Times New Roman" w:cs="Times New Roman"/>
          <w:lang w:val="id-ID"/>
        </w:rPr>
        <w:t>latiha</w:t>
      </w:r>
      <w:r w:rsidR="006E5C78" w:rsidRPr="006E5C78">
        <w:rPr>
          <w:rFonts w:ascii="Times New Roman" w:hAnsi="Times New Roman" w:cs="Times New Roman"/>
        </w:rPr>
        <w:t xml:space="preserve">n 23.78 </w:t>
      </w:r>
      <w:proofErr w:type="spellStart"/>
      <w:r w:rsidR="006E5C78" w:rsidRPr="006E5C78">
        <w:rPr>
          <w:rFonts w:ascii="Times New Roman" w:hAnsi="Times New Roman" w:cs="Times New Roman"/>
        </w:rPr>
        <w:t>artinya</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bahwa</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nilai</w:t>
      </w:r>
      <w:proofErr w:type="spellEnd"/>
      <w:r w:rsidR="006E5C78" w:rsidRPr="006E5C78">
        <w:rPr>
          <w:rFonts w:ascii="Times New Roman" w:hAnsi="Times New Roman" w:cs="Times New Roman"/>
        </w:rPr>
        <w:t xml:space="preserve"> rata-rata </w:t>
      </w:r>
      <w:r w:rsidR="006E5C78" w:rsidRPr="006E5C78">
        <w:rPr>
          <w:rFonts w:ascii="Times New Roman" w:hAnsi="Times New Roman" w:cs="Times New Roman"/>
          <w:i/>
        </w:rPr>
        <w:t>heading</w:t>
      </w:r>
      <w:r w:rsidR="006E5C78" w:rsidRPr="006E5C78">
        <w:rPr>
          <w:rFonts w:ascii="Times New Roman" w:hAnsi="Times New Roman" w:cs="Times New Roman"/>
          <w:lang w:val="id-ID"/>
        </w:rPr>
        <w:t xml:space="preserve"> </w:t>
      </w:r>
      <w:proofErr w:type="spellStart"/>
      <w:r w:rsidR="006E5C78" w:rsidRPr="006E5C78">
        <w:rPr>
          <w:rFonts w:ascii="Times New Roman" w:hAnsi="Times New Roman" w:cs="Times New Roman"/>
        </w:rPr>
        <w:t>sepakbola</w:t>
      </w:r>
      <w:proofErr w:type="spellEnd"/>
      <w:r w:rsidR="006E5C78" w:rsidRPr="006E5C78">
        <w:rPr>
          <w:rFonts w:ascii="Times New Roman" w:hAnsi="Times New Roman" w:cs="Times New Roman"/>
        </w:rPr>
        <w:t xml:space="preserve"> </w:t>
      </w:r>
      <w:r w:rsidR="006E5C78" w:rsidRPr="006E5C78">
        <w:rPr>
          <w:rFonts w:ascii="Times New Roman" w:hAnsi="Times New Roman" w:cs="Times New Roman"/>
          <w:lang w:val="id-ID"/>
        </w:rPr>
        <w:t>adanya peningkatan</w:t>
      </w:r>
    </w:p>
    <w:p w:rsidR="00492C97" w:rsidRDefault="005D7A57" w:rsidP="005F7A1B">
      <w:pPr>
        <w:pStyle w:val="ListParagraph"/>
        <w:tabs>
          <w:tab w:val="left" w:pos="4320"/>
        </w:tabs>
        <w:spacing w:before="240" w:after="0" w:line="240" w:lineRule="auto"/>
        <w:ind w:left="0" w:right="-18"/>
        <w:jc w:val="both"/>
        <w:rPr>
          <w:rFonts w:ascii="Times New Roman" w:eastAsia="Times New Roman" w:hAnsi="Times New Roman"/>
          <w:i/>
          <w:sz w:val="20"/>
          <w:szCs w:val="20"/>
        </w:rPr>
      </w:pPr>
      <w:proofErr w:type="spellStart"/>
      <w:r w:rsidRPr="005245AA">
        <w:rPr>
          <w:rFonts w:ascii="Times New Roman" w:eastAsia="Times New Roman" w:hAnsi="Times New Roman"/>
          <w:b/>
          <w:sz w:val="20"/>
          <w:szCs w:val="20"/>
        </w:rPr>
        <w:t>Kata</w:t>
      </w:r>
      <w:proofErr w:type="spellEnd"/>
      <w:r w:rsidRPr="005245AA">
        <w:rPr>
          <w:rFonts w:ascii="Times New Roman" w:eastAsia="Times New Roman" w:hAnsi="Times New Roman"/>
          <w:b/>
          <w:sz w:val="20"/>
          <w:szCs w:val="20"/>
        </w:rPr>
        <w:t xml:space="preserve"> </w:t>
      </w:r>
      <w:proofErr w:type="spellStart"/>
      <w:r w:rsidRPr="005245AA">
        <w:rPr>
          <w:rFonts w:ascii="Times New Roman" w:eastAsia="Times New Roman" w:hAnsi="Times New Roman"/>
          <w:b/>
          <w:sz w:val="20"/>
          <w:szCs w:val="20"/>
        </w:rPr>
        <w:t>Kunci</w:t>
      </w:r>
      <w:proofErr w:type="spellEnd"/>
      <w:r w:rsidRPr="005245AA">
        <w:rPr>
          <w:rFonts w:ascii="Times New Roman" w:eastAsia="Times New Roman" w:hAnsi="Times New Roman"/>
          <w:b/>
          <w:sz w:val="20"/>
          <w:szCs w:val="20"/>
        </w:rPr>
        <w:t xml:space="preserve">: </w:t>
      </w:r>
      <w:r w:rsidRPr="005245AA">
        <w:rPr>
          <w:rFonts w:ascii="Times New Roman" w:eastAsia="Times New Roman" w:hAnsi="Times New Roman"/>
          <w:sz w:val="20"/>
          <w:szCs w:val="20"/>
        </w:rPr>
        <w:t xml:space="preserve">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w:t>
      </w:r>
      <w:r w:rsidRPr="005245AA">
        <w:rPr>
          <w:rFonts w:ascii="Times New Roman" w:eastAsia="Times New Roman" w:hAnsi="Times New Roman"/>
          <w:b/>
          <w:sz w:val="20"/>
          <w:szCs w:val="20"/>
        </w:rPr>
        <w:t xml:space="preserve"> </w:t>
      </w:r>
      <w:r w:rsidRPr="005245AA">
        <w:rPr>
          <w:rFonts w:ascii="Times New Roman" w:eastAsia="Times New Roman" w:hAnsi="Times New Roman"/>
          <w:i/>
          <w:sz w:val="20"/>
          <w:szCs w:val="20"/>
        </w:rPr>
        <w:t xml:space="preserve">heading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w:t>
      </w:r>
      <w:r w:rsidRPr="005245AA">
        <w:rPr>
          <w:rFonts w:ascii="Times New Roman" w:eastAsia="Times New Roman" w:hAnsi="Times New Roman"/>
          <w:b/>
          <w:sz w:val="20"/>
          <w:szCs w:val="20"/>
        </w:rPr>
        <w:t xml:space="preserve"> </w:t>
      </w:r>
      <w:proofErr w:type="spellStart"/>
      <w:r w:rsidRPr="005245AA">
        <w:rPr>
          <w:rFonts w:ascii="Times New Roman" w:eastAsia="Times New Roman" w:hAnsi="Times New Roman"/>
          <w:i/>
          <w:sz w:val="20"/>
          <w:szCs w:val="20"/>
        </w:rPr>
        <w:t>sirkuit</w:t>
      </w:r>
      <w:proofErr w:type="spellEnd"/>
      <w:r w:rsidRPr="005245AA">
        <w:rPr>
          <w:rFonts w:ascii="Times New Roman" w:eastAsia="Times New Roman" w:hAnsi="Times New Roman"/>
          <w:i/>
          <w:sz w:val="20"/>
          <w:szCs w:val="20"/>
        </w:rPr>
        <w:t>,</w:t>
      </w:r>
    </w:p>
    <w:p w:rsidR="0072040F" w:rsidRDefault="0072040F" w:rsidP="005F7A1B">
      <w:pPr>
        <w:pStyle w:val="ListParagraph"/>
        <w:tabs>
          <w:tab w:val="left" w:pos="4320"/>
        </w:tabs>
        <w:spacing w:before="240" w:after="0" w:line="240" w:lineRule="auto"/>
        <w:ind w:left="0" w:right="-18"/>
        <w:jc w:val="both"/>
        <w:rPr>
          <w:rFonts w:ascii="Times New Roman" w:eastAsia="Times New Roman" w:hAnsi="Times New Roman"/>
          <w:i/>
          <w:sz w:val="20"/>
          <w:szCs w:val="20"/>
        </w:rPr>
      </w:pPr>
    </w:p>
    <w:p w:rsidR="0072040F" w:rsidRDefault="0072040F" w:rsidP="005F7A1B">
      <w:pPr>
        <w:pStyle w:val="ListParagraph"/>
        <w:tabs>
          <w:tab w:val="left" w:pos="4320"/>
        </w:tabs>
        <w:spacing w:before="240" w:after="0" w:line="240" w:lineRule="auto"/>
        <w:ind w:left="0" w:right="-18"/>
        <w:jc w:val="both"/>
        <w:rPr>
          <w:rFonts w:ascii="Times New Roman" w:eastAsia="Times New Roman" w:hAnsi="Times New Roman"/>
          <w:i/>
          <w:sz w:val="20"/>
          <w:szCs w:val="20"/>
        </w:rPr>
      </w:pPr>
    </w:p>
    <w:p w:rsidR="00CC1FB9" w:rsidRDefault="00CC1FB9" w:rsidP="005F7A1B">
      <w:pPr>
        <w:pStyle w:val="ListParagraph"/>
        <w:tabs>
          <w:tab w:val="left" w:pos="4320"/>
        </w:tabs>
        <w:spacing w:before="240" w:after="0" w:line="240" w:lineRule="auto"/>
        <w:ind w:left="0" w:right="-18"/>
        <w:jc w:val="both"/>
        <w:rPr>
          <w:rFonts w:ascii="Times New Roman" w:eastAsia="Times New Roman" w:hAnsi="Times New Roman"/>
          <w:i/>
          <w:sz w:val="20"/>
          <w:szCs w:val="20"/>
        </w:rPr>
      </w:pPr>
    </w:p>
    <w:p w:rsidR="00CC1FB9" w:rsidRDefault="00CC1FB9" w:rsidP="005F7A1B">
      <w:pPr>
        <w:pStyle w:val="ListParagraph"/>
        <w:tabs>
          <w:tab w:val="left" w:pos="4320"/>
        </w:tabs>
        <w:spacing w:before="240" w:after="0" w:line="240" w:lineRule="auto"/>
        <w:ind w:left="0" w:right="-18"/>
        <w:jc w:val="both"/>
        <w:rPr>
          <w:rFonts w:ascii="Times New Roman" w:eastAsia="Times New Roman" w:hAnsi="Times New Roman"/>
          <w:i/>
          <w:sz w:val="20"/>
          <w:szCs w:val="20"/>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A2479E" w:rsidRDefault="00A2479E"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sectPr w:rsidR="00A2479E" w:rsidSect="005F7A1B">
          <w:type w:val="continuous"/>
          <w:pgSz w:w="12240" w:h="15840"/>
          <w:pgMar w:top="2268" w:right="1701" w:bottom="1701" w:left="2268" w:header="720" w:footer="720" w:gutter="0"/>
          <w:cols w:num="2" w:space="335"/>
          <w:docGrid w:linePitch="360"/>
        </w:sectPr>
      </w:pPr>
    </w:p>
    <w:p w:rsidR="005F7A1B" w:rsidRDefault="005F7A1B"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sectPr w:rsidR="005F7A1B" w:rsidSect="00A2479E">
          <w:type w:val="continuous"/>
          <w:pgSz w:w="12240" w:h="15840"/>
          <w:pgMar w:top="2268" w:right="1701" w:bottom="1701" w:left="2268" w:header="720" w:footer="720" w:gutter="0"/>
          <w:cols w:space="720"/>
          <w:docGrid w:linePitch="360"/>
        </w:sect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A2479E" w:rsidRDefault="00A2479E"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A2479E" w:rsidRDefault="00A2479E" w:rsidP="005F7A1B">
      <w:pPr>
        <w:shd w:val="clear" w:color="auto" w:fill="F8F9FA"/>
        <w:tabs>
          <w:tab w:val="left" w:pos="916"/>
          <w:tab w:val="left" w:pos="1832"/>
          <w:tab w:val="left" w:pos="2748"/>
          <w:tab w:val="left" w:pos="3664"/>
          <w:tab w:val="left" w:pos="43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5F7A1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r w:rsidRPr="00CC1FB9">
        <w:rPr>
          <w:rFonts w:ascii="Times New Roman" w:eastAsia="Times New Roman" w:hAnsi="Times New Roman" w:cs="Times New Roman"/>
          <w:b/>
          <w:color w:val="222222"/>
          <w:sz w:val="24"/>
          <w:szCs w:val="24"/>
        </w:rPr>
        <w:lastRenderedPageBreak/>
        <w:t>CIRCUIT-BASED FOOTBALL HEADING EXERCISE MODEL IN FOOTBALL SCHOOL AGES 14-17 YEARS</w:t>
      </w:r>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proofErr w:type="spellStart"/>
      <w:r w:rsidRPr="00CC1FB9">
        <w:rPr>
          <w:rFonts w:ascii="Times New Roman" w:eastAsia="Times New Roman" w:hAnsi="Times New Roman" w:cs="Times New Roman"/>
          <w:b/>
          <w:color w:val="222222"/>
          <w:sz w:val="24"/>
          <w:szCs w:val="24"/>
        </w:rPr>
        <w:t>Romli</w:t>
      </w:r>
      <w:proofErr w:type="spellEnd"/>
      <w:r w:rsidRPr="00CC1FB9">
        <w:rPr>
          <w:rFonts w:ascii="Times New Roman" w:eastAsia="Times New Roman" w:hAnsi="Times New Roman" w:cs="Times New Roman"/>
          <w:b/>
          <w:color w:val="222222"/>
          <w:sz w:val="24"/>
          <w:szCs w:val="24"/>
        </w:rPr>
        <w:t xml:space="preserve"> </w:t>
      </w:r>
      <w:proofErr w:type="spellStart"/>
      <w:r w:rsidRPr="00CC1FB9">
        <w:rPr>
          <w:rFonts w:ascii="Times New Roman" w:eastAsia="Times New Roman" w:hAnsi="Times New Roman" w:cs="Times New Roman"/>
          <w:b/>
          <w:color w:val="222222"/>
          <w:sz w:val="24"/>
          <w:szCs w:val="24"/>
        </w:rPr>
        <w:t>Riski</w:t>
      </w:r>
      <w:proofErr w:type="spellEnd"/>
      <w:r w:rsidRPr="00CC1FB9">
        <w:rPr>
          <w:rFonts w:ascii="Times New Roman" w:eastAsia="Times New Roman" w:hAnsi="Times New Roman" w:cs="Times New Roman"/>
          <w:b/>
          <w:color w:val="222222"/>
          <w:sz w:val="24"/>
          <w:szCs w:val="24"/>
        </w:rPr>
        <w:t xml:space="preserve"> </w:t>
      </w:r>
      <w:proofErr w:type="spellStart"/>
      <w:r w:rsidRPr="00CC1FB9">
        <w:rPr>
          <w:rFonts w:ascii="Times New Roman" w:eastAsia="Times New Roman" w:hAnsi="Times New Roman" w:cs="Times New Roman"/>
          <w:b/>
          <w:color w:val="222222"/>
          <w:sz w:val="24"/>
          <w:szCs w:val="24"/>
        </w:rPr>
        <w:t>Setiawan</w:t>
      </w:r>
      <w:proofErr w:type="spellEnd"/>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r w:rsidRPr="00CC1FB9">
        <w:rPr>
          <w:rFonts w:ascii="Times New Roman" w:eastAsia="Times New Roman" w:hAnsi="Times New Roman" w:cs="Times New Roman"/>
          <w:b/>
          <w:color w:val="222222"/>
          <w:sz w:val="24"/>
          <w:szCs w:val="24"/>
        </w:rPr>
        <w:t>Physical Education, Jakarta State University</w:t>
      </w:r>
    </w:p>
    <w:p w:rsidR="00CC1FB9" w:rsidRPr="00CC1FB9" w:rsidRDefault="003223FA"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hyperlink r:id="rId7" w:history="1">
        <w:r w:rsidR="00CC1FB9" w:rsidRPr="00CC1FB9">
          <w:rPr>
            <w:rStyle w:val="Hyperlink"/>
            <w:rFonts w:ascii="Times New Roman" w:eastAsia="Times New Roman" w:hAnsi="Times New Roman" w:cs="Times New Roman"/>
            <w:b/>
            <w:sz w:val="24"/>
            <w:szCs w:val="24"/>
          </w:rPr>
          <w:t>Romliriski23@gmail.com</w:t>
        </w:r>
      </w:hyperlink>
    </w:p>
    <w:p w:rsidR="00CC1FB9" w:rsidRPr="00CC1FB9" w:rsidRDefault="00CC1FB9"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both"/>
        <w:rPr>
          <w:rFonts w:ascii="Times New Roman" w:eastAsia="Times New Roman" w:hAnsi="Times New Roman" w:cs="Times New Roman"/>
          <w:color w:val="222222"/>
        </w:rPr>
      </w:pPr>
    </w:p>
    <w:p w:rsidR="00A2479E" w:rsidRDefault="00A2479E" w:rsidP="009D56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22222"/>
        </w:rPr>
        <w:sectPr w:rsidR="00A2479E" w:rsidSect="00A2479E">
          <w:type w:val="continuous"/>
          <w:pgSz w:w="12240" w:h="15840"/>
          <w:pgMar w:top="2268" w:right="1701" w:bottom="1701" w:left="2268" w:header="720" w:footer="720" w:gutter="0"/>
          <w:cols w:space="720"/>
          <w:docGrid w:linePitch="360"/>
        </w:sectPr>
      </w:pPr>
    </w:p>
    <w:p w:rsidR="00CC1FB9" w:rsidRPr="00CC1FB9" w:rsidRDefault="00CC1FB9" w:rsidP="009D56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rPr>
      </w:pPr>
      <w:r w:rsidRPr="00CC1FB9">
        <w:rPr>
          <w:rFonts w:ascii="Times New Roman" w:eastAsia="Times New Roman" w:hAnsi="Times New Roman" w:cs="Times New Roman"/>
          <w:b/>
          <w:color w:val="222222"/>
        </w:rPr>
        <w:lastRenderedPageBreak/>
        <w:t>Abstract</w:t>
      </w:r>
      <w:r w:rsidRPr="00CC1FB9">
        <w:rPr>
          <w:rFonts w:ascii="Times New Roman" w:eastAsia="Times New Roman" w:hAnsi="Times New Roman" w:cs="Times New Roman"/>
          <w:color w:val="222222"/>
        </w:rPr>
        <w:t xml:space="preserve">. This research aims to produce heading soccer based training models to improve the accuracy of headings in soccer games. The research method used in this study is the research and development method (Research and Development) of Borg and Gall by using 10 stages and with the research subjects are soccer athletes aged 14-17 years in football schools in Jambi Province. This research begins with needs analysis, planning, product making, testing, revision and final products. The effectiveness test of the model using the Main Field Test is used to determine the level of athlete's heading ability before and after the treatment of the training model based on circuit-based soccer skills developed. The results of the study show that the product model of this exercise is </w:t>
      </w:r>
      <w:r w:rsidRPr="00CC1FB9">
        <w:rPr>
          <w:rFonts w:ascii="Times New Roman" w:eastAsia="Times New Roman" w:hAnsi="Times New Roman" w:cs="Times New Roman"/>
          <w:color w:val="222222"/>
        </w:rPr>
        <w:lastRenderedPageBreak/>
        <w:t>feasible to use, in the results of small group trials and large groups can explain that the model as a whole can be done well. In the results of the effectiveness test showing an increase in heading training results from the initial tests and final tests after being given a training model treatment, these results indicate that the resulting circuit based soccer heading training models can be used and can effectively improve the heading ability of athletes aged 14-17 years. Based on the results of the output using SPSS 16 that the average value of soccer heading before being given a training model is 18.04 and after being given treatment with a training model 23.78 means that the average value of soccer headings is increased</w:t>
      </w:r>
    </w:p>
    <w:p w:rsidR="00CC1FB9" w:rsidRPr="00CC1FB9" w:rsidRDefault="00CC1FB9" w:rsidP="009D56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rPr>
      </w:pPr>
      <w:r w:rsidRPr="00CC1FB9">
        <w:rPr>
          <w:rFonts w:ascii="Times New Roman" w:eastAsia="Times New Roman" w:hAnsi="Times New Roman" w:cs="Times New Roman"/>
          <w:color w:val="222222"/>
        </w:rPr>
        <w:t>Keywords: Model training, soccer heading, circuit,</w:t>
      </w:r>
    </w:p>
    <w:p w:rsidR="00A2479E" w:rsidRDefault="00A2479E" w:rsidP="006E5C78">
      <w:pPr>
        <w:pStyle w:val="ListParagraph"/>
        <w:spacing w:before="240" w:after="0" w:line="240" w:lineRule="auto"/>
        <w:ind w:left="0" w:right="-18"/>
        <w:jc w:val="both"/>
        <w:rPr>
          <w:rFonts w:ascii="Times New Roman" w:eastAsia="Times New Roman" w:hAnsi="Times New Roman"/>
          <w:i/>
        </w:rPr>
        <w:sectPr w:rsidR="00A2479E" w:rsidSect="00A2479E">
          <w:type w:val="continuous"/>
          <w:pgSz w:w="12240" w:h="15840"/>
          <w:pgMar w:top="2268" w:right="1701" w:bottom="1701" w:left="2268" w:header="720" w:footer="720" w:gutter="0"/>
          <w:cols w:num="2" w:space="335"/>
          <w:docGrid w:linePitch="360"/>
        </w:sectPr>
      </w:pPr>
    </w:p>
    <w:p w:rsidR="00CC1FB9" w:rsidRDefault="00CC1FB9" w:rsidP="006E5C78">
      <w:pPr>
        <w:pStyle w:val="ListParagraph"/>
        <w:spacing w:before="240" w:after="0" w:line="240" w:lineRule="auto"/>
        <w:ind w:left="0" w:right="-18"/>
        <w:jc w:val="both"/>
        <w:rPr>
          <w:rFonts w:ascii="Times New Roman" w:eastAsia="Times New Roman" w:hAnsi="Times New Roman"/>
          <w:i/>
        </w:rPr>
      </w:pPr>
    </w:p>
    <w:p w:rsidR="006E5C78" w:rsidRPr="00A33FB8" w:rsidRDefault="006E5C78" w:rsidP="00A33FB8">
      <w:pPr>
        <w:tabs>
          <w:tab w:val="left" w:pos="0"/>
          <w:tab w:val="left" w:pos="270"/>
        </w:tabs>
        <w:spacing w:before="240" w:line="240" w:lineRule="auto"/>
        <w:jc w:val="both"/>
        <w:rPr>
          <w:rFonts w:ascii="Times New Roman" w:eastAsia="Times New Roman" w:hAnsi="Times New Roman"/>
          <w:i/>
        </w:rPr>
        <w:sectPr w:rsidR="006E5C78" w:rsidRPr="00A33FB8" w:rsidSect="00A2479E">
          <w:type w:val="continuous"/>
          <w:pgSz w:w="12240" w:h="15840"/>
          <w:pgMar w:top="2268" w:right="1701" w:bottom="1701" w:left="2268" w:header="720" w:footer="720" w:gutter="0"/>
          <w:cols w:space="720"/>
          <w:docGrid w:linePitch="360"/>
        </w:sectPr>
      </w:pPr>
    </w:p>
    <w:p w:rsidR="00492C97" w:rsidRPr="00A33FB8" w:rsidRDefault="00492C97" w:rsidP="0072040F">
      <w:pPr>
        <w:tabs>
          <w:tab w:val="left" w:pos="0"/>
        </w:tabs>
        <w:spacing w:before="240" w:after="0" w:line="240" w:lineRule="auto"/>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lastRenderedPageBreak/>
        <w:t>PENDAHULUAN</w:t>
      </w:r>
    </w:p>
    <w:p w:rsidR="00F87AD9" w:rsidRPr="00A33FB8" w:rsidRDefault="00F87AD9" w:rsidP="0072040F">
      <w:pPr>
        <w:spacing w:after="0" w:line="240" w:lineRule="auto"/>
        <w:ind w:firstLine="630"/>
        <w:jc w:val="both"/>
        <w:rPr>
          <w:rFonts w:ascii="Times New Roman" w:hAnsi="Times New Roman" w:cs="Times New Roman"/>
          <w:color w:val="000000"/>
          <w:sz w:val="24"/>
          <w:szCs w:val="24"/>
        </w:rPr>
      </w:pPr>
      <w:proofErr w:type="spellStart"/>
      <w:r w:rsidRPr="00A33FB8">
        <w:rPr>
          <w:rFonts w:ascii="Times New Roman" w:hAnsi="Times New Roman" w:cs="Times New Roman"/>
          <w:color w:val="000000"/>
          <w:sz w:val="24"/>
          <w:szCs w:val="24"/>
        </w:rPr>
        <w:t>Sebag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main</w:t>
      </w:r>
      <w:proofErr w:type="spellEnd"/>
      <w:r w:rsidRPr="00A33FB8">
        <w:rPr>
          <w:rFonts w:ascii="Times New Roman" w:hAnsi="Times New Roman" w:cs="Times New Roman"/>
          <w:color w:val="000000"/>
          <w:sz w:val="24"/>
          <w:szCs w:val="24"/>
        </w:rPr>
        <w:t xml:space="preserve"> </w:t>
      </w:r>
      <w:proofErr w:type="spellStart"/>
      <w:r w:rsidR="00A33FB8">
        <w:rPr>
          <w:rFonts w:ascii="Times New Roman" w:hAnsi="Times New Roman" w:cs="Times New Roman"/>
          <w:color w:val="000000"/>
          <w:sz w:val="24"/>
          <w:szCs w:val="24"/>
        </w:rPr>
        <w:t>sepakbola</w:t>
      </w:r>
      <w:proofErr w:type="spellEnd"/>
      <w:r w:rsid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wajib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uas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heading</w:t>
      </w:r>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karen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id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ar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o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hasil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cara</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sundul</w:t>
      </w:r>
      <w:proofErr w:type="spell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Kokoh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rtahan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w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kibat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ulit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mai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mb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r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awang</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mik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l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a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asukkan</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ke</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la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aw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dal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s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lai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is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man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rtahan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er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aw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ta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hindar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jadi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o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r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ra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w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dara</w:t>
      </w:r>
      <w:proofErr w:type="spellEnd"/>
      <w:r w:rsidRPr="00A33FB8">
        <w:rPr>
          <w:rFonts w:ascii="Times New Roman" w:hAnsi="Times New Roman" w:cs="Times New Roman"/>
          <w:color w:val="000000"/>
          <w:sz w:val="24"/>
          <w:szCs w:val="24"/>
        </w:rPr>
        <w:t>.</w:t>
      </w:r>
      <w:proofErr w:type="gramEnd"/>
    </w:p>
    <w:p w:rsidR="00F87AD9" w:rsidRPr="00A33FB8" w:rsidRDefault="00F87AD9" w:rsidP="0072040F">
      <w:pPr>
        <w:spacing w:after="0" w:line="240" w:lineRule="auto"/>
        <w:ind w:firstLine="630"/>
        <w:jc w:val="both"/>
        <w:rPr>
          <w:rFonts w:ascii="Times New Roman" w:hAnsi="Times New Roman" w:cs="Times New Roman"/>
          <w:color w:val="000000"/>
          <w:sz w:val="24"/>
          <w:szCs w:val="24"/>
        </w:rPr>
      </w:pPr>
      <w:r w:rsidRPr="00A33FB8">
        <w:rPr>
          <w:rFonts w:ascii="Times New Roman" w:hAnsi="Times New Roman" w:cs="Times New Roman"/>
          <w:color w:val="000000"/>
          <w:sz w:val="24"/>
          <w:szCs w:val="24"/>
        </w:rPr>
        <w:lastRenderedPageBreak/>
        <w:t xml:space="preserve">Yang </w:t>
      </w:r>
      <w:proofErr w:type="spellStart"/>
      <w:r w:rsidRPr="00A33FB8">
        <w:rPr>
          <w:rFonts w:ascii="Times New Roman" w:hAnsi="Times New Roman" w:cs="Times New Roman"/>
          <w:color w:val="000000"/>
          <w:sz w:val="24"/>
          <w:szCs w:val="24"/>
        </w:rPr>
        <w:t>ditem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fakt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lapa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rose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seringkal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lat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ha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fokus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rinsip</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gula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er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j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kes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onoto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anp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perhat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tuasi</w:t>
      </w:r>
      <w:proofErr w:type="spellEnd"/>
      <w:r w:rsidRPr="00A33FB8">
        <w:rPr>
          <w:rFonts w:ascii="Times New Roman" w:hAnsi="Times New Roman" w:cs="Times New Roman"/>
          <w:color w:val="000000"/>
          <w:sz w:val="24"/>
          <w:szCs w:val="24"/>
        </w:rPr>
        <w:t xml:space="preserve"> lain yang </w:t>
      </w:r>
      <w:proofErr w:type="spellStart"/>
      <w:r w:rsidRPr="00A33FB8">
        <w:rPr>
          <w:rFonts w:ascii="Times New Roman" w:hAnsi="Times New Roman" w:cs="Times New Roman"/>
          <w:color w:val="000000"/>
          <w:sz w:val="24"/>
          <w:szCs w:val="24"/>
        </w:rPr>
        <w:t>mempengaruh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ondis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fis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aupu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sikolog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latihnya</w:t>
      </w:r>
      <w:proofErr w:type="spellEnd"/>
      <w:r w:rsidRPr="00A33FB8">
        <w:rPr>
          <w:rFonts w:ascii="Times New Roman" w:hAnsi="Times New Roman" w:cs="Times New Roman"/>
          <w:color w:val="000000"/>
          <w:sz w:val="24"/>
          <w:szCs w:val="24"/>
        </w:rPr>
        <w:t xml:space="preserve">. Hal </w:t>
      </w:r>
      <w:proofErr w:type="spellStart"/>
      <w:r w:rsidRPr="00A33FB8">
        <w:rPr>
          <w:rFonts w:ascii="Times New Roman" w:hAnsi="Times New Roman" w:cs="Times New Roman"/>
          <w:color w:val="000000"/>
          <w:sz w:val="24"/>
          <w:szCs w:val="24"/>
        </w:rPr>
        <w:t>in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u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duku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ole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oleh</w:t>
      </w:r>
      <w:proofErr w:type="spellEnd"/>
      <w:r w:rsidRPr="00A33FB8">
        <w:rPr>
          <w:rFonts w:ascii="Times New Roman" w:hAnsi="Times New Roman" w:cs="Times New Roman"/>
          <w:color w:val="000000"/>
          <w:sz w:val="24"/>
          <w:szCs w:val="24"/>
        </w:rPr>
        <w:t xml:space="preserve"> Muhammad </w:t>
      </w:r>
      <w:proofErr w:type="spellStart"/>
      <w:r w:rsidRPr="00A33FB8">
        <w:rPr>
          <w:rFonts w:ascii="Times New Roman" w:hAnsi="Times New Roman" w:cs="Times New Roman"/>
          <w:color w:val="000000"/>
          <w:sz w:val="24"/>
          <w:szCs w:val="24"/>
        </w:rPr>
        <w:t>Rifki</w:t>
      </w:r>
      <w:proofErr w:type="spellEnd"/>
      <w:r w:rsidRPr="00A33FB8">
        <w:rPr>
          <w:rFonts w:ascii="Times New Roman" w:hAnsi="Times New Roman" w:cs="Times New Roman"/>
          <w:color w:val="000000"/>
          <w:sz w:val="24"/>
          <w:szCs w:val="24"/>
        </w:rPr>
        <w:t xml:space="preserve"> (2019) </w:t>
      </w:r>
      <w:proofErr w:type="spellStart"/>
      <w:r w:rsidRPr="00A33FB8">
        <w:rPr>
          <w:rFonts w:ascii="Times New Roman" w:hAnsi="Times New Roman" w:cs="Times New Roman"/>
          <w:color w:val="000000"/>
          <w:sz w:val="24"/>
          <w:szCs w:val="24"/>
        </w:rPr>
        <w:t>menya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hw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sz w:val="24"/>
          <w:szCs w:val="24"/>
        </w:rPr>
        <w:t>keterampil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main</w:t>
      </w:r>
      <w:proofErr w:type="spellEnd"/>
      <w:r w:rsidRPr="00A33FB8">
        <w:rPr>
          <w:rFonts w:ascii="Times New Roman" w:hAnsi="Times New Roman" w:cs="Times New Roman"/>
          <w:sz w:val="24"/>
          <w:szCs w:val="24"/>
        </w:rPr>
        <w:t xml:space="preserve"> SSB </w:t>
      </w:r>
      <w:proofErr w:type="spellStart"/>
      <w:r w:rsidRPr="00A33FB8">
        <w:rPr>
          <w:rFonts w:ascii="Times New Roman" w:hAnsi="Times New Roman" w:cs="Times New Roman"/>
          <w:sz w:val="24"/>
          <w:szCs w:val="24"/>
        </w:rPr>
        <w:t>terkait</w:t>
      </w:r>
      <w:proofErr w:type="spellEnd"/>
      <w:r w:rsidRPr="00A33FB8">
        <w:rPr>
          <w:rFonts w:ascii="Times New Roman" w:hAnsi="Times New Roman" w:cs="Times New Roman"/>
          <w:sz w:val="24"/>
          <w:szCs w:val="24"/>
        </w:rPr>
        <w:t xml:space="preserve"> heading </w:t>
      </w:r>
      <w:proofErr w:type="spellStart"/>
      <w:r w:rsidRPr="00A33FB8">
        <w:rPr>
          <w:rFonts w:ascii="Times New Roman" w:hAnsi="Times New Roman" w:cs="Times New Roman"/>
          <w:sz w:val="24"/>
          <w:szCs w:val="24"/>
        </w:rPr>
        <w:t>yaitu</w:t>
      </w:r>
      <w:proofErr w:type="spellEnd"/>
      <w:r w:rsidRPr="00A33FB8">
        <w:rPr>
          <w:rFonts w:ascii="Times New Roman" w:hAnsi="Times New Roman" w:cs="Times New Roman"/>
          <w:sz w:val="24"/>
          <w:szCs w:val="24"/>
        </w:rPr>
        <w:t xml:space="preserve"> 46,55 yang </w:t>
      </w:r>
      <w:proofErr w:type="spellStart"/>
      <w:r w:rsidRPr="00A33FB8">
        <w:rPr>
          <w:rFonts w:ascii="Times New Roman" w:hAnsi="Times New Roman" w:cs="Times New Roman"/>
          <w:sz w:val="24"/>
          <w:szCs w:val="24"/>
        </w:rPr>
        <w:t>terletak</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ad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rentang</w:t>
      </w:r>
      <w:proofErr w:type="spellEnd"/>
      <w:r w:rsidRPr="00A33FB8">
        <w:rPr>
          <w:rFonts w:ascii="Times New Roman" w:hAnsi="Times New Roman" w:cs="Times New Roman"/>
          <w:sz w:val="24"/>
          <w:szCs w:val="24"/>
        </w:rPr>
        <w:t xml:space="preserve"> 46 – 52 yang </w:t>
      </w:r>
      <w:proofErr w:type="spellStart"/>
      <w:r w:rsidRPr="00A33FB8">
        <w:rPr>
          <w:rFonts w:ascii="Times New Roman" w:hAnsi="Times New Roman" w:cs="Times New Roman"/>
          <w:sz w:val="24"/>
          <w:szCs w:val="24"/>
        </w:rPr>
        <w:t>berart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urang</w:t>
      </w:r>
      <w:proofErr w:type="spellEnd"/>
      <w:r w:rsidRPr="00A33FB8">
        <w:rPr>
          <w:rFonts w:ascii="Times New Roman" w:hAnsi="Times New Roman" w:cs="Times New Roman"/>
          <w:sz w:val="24"/>
          <w:szCs w:val="24"/>
        </w:rPr>
        <w:t xml:space="preserve">” </w:t>
      </w:r>
      <w:r w:rsidR="003223FA" w:rsidRPr="00A33FB8">
        <w:rPr>
          <w:rFonts w:ascii="Times New Roman" w:hAnsi="Times New Roman" w:cs="Times New Roman"/>
          <w:sz w:val="24"/>
          <w:szCs w:val="24"/>
        </w:rPr>
        <w:fldChar w:fldCharType="begin" w:fldLock="1"/>
      </w:r>
      <w:r w:rsidRPr="00A33FB8">
        <w:rPr>
          <w:rFonts w:ascii="Times New Roman" w:hAnsi="Times New Roman" w:cs="Times New Roman"/>
          <w:sz w:val="24"/>
          <w:szCs w:val="24"/>
        </w:rPr>
        <w:instrText>ADDIN CSL_CITATION {"citationItems":[{"id":"ITEM-1","itemData":{"author":[{"dropping-particle":"","family":"Muhammad Rifki","given":"","non-dropping-particle":"","parse-names":false,"suffix":""}],"container-title":"JOM FKIP","id":"ITEM-1","issue":"1","issued":{"date-parts":[["2019"]]},"page":"1-14","title":"THE REVIEW OF THE BASIC TECHNICAL SKILLS IN SOCCER OF","type":"article-journal","volume":"6"},"uris":["http://www.mendeley.com/documents/?uuid=0179178a-94ad-4489-ba27-142219fc5cf9"]}],"mendeley":{"formattedCitation":"(Muhammad Rifki, 2019)","manualFormatting":"(Muhammad Rifki, 2019, 46)","plainTextFormattedCitation":"(Muhammad Rifki, 2019)","previouslyFormattedCitation":"(Muhammad Rifki, 2019)"},"properties":{"noteIndex":0},"schema":"https://github.com/citation-style-language/schema/raw/master/csl-citation.json"}</w:instrText>
      </w:r>
      <w:r w:rsidR="003223FA" w:rsidRPr="00A33FB8">
        <w:rPr>
          <w:rFonts w:ascii="Times New Roman" w:hAnsi="Times New Roman" w:cs="Times New Roman"/>
          <w:sz w:val="24"/>
          <w:szCs w:val="24"/>
        </w:rPr>
        <w:fldChar w:fldCharType="separate"/>
      </w:r>
      <w:r w:rsidRPr="00A33FB8">
        <w:rPr>
          <w:rFonts w:ascii="Times New Roman" w:hAnsi="Times New Roman" w:cs="Times New Roman"/>
          <w:noProof/>
          <w:sz w:val="24"/>
          <w:szCs w:val="24"/>
        </w:rPr>
        <w:t>(Muhammad Rifki, 2019, 46)</w:t>
      </w:r>
      <w:r w:rsidR="003223FA" w:rsidRPr="00A33FB8">
        <w:rPr>
          <w:rFonts w:ascii="Times New Roman" w:hAnsi="Times New Roman" w:cs="Times New Roman"/>
          <w:sz w:val="24"/>
          <w:szCs w:val="24"/>
        </w:rPr>
        <w:fldChar w:fldCharType="end"/>
      </w:r>
      <w:r w:rsidRPr="00A33FB8">
        <w:rPr>
          <w:rFonts w:ascii="Times New Roman" w:hAnsi="Times New Roman" w:cs="Times New Roman"/>
          <w:sz w:val="24"/>
          <w:szCs w:val="24"/>
        </w:rPr>
        <w:t>.</w:t>
      </w:r>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dasar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gamatan</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color w:val="000000"/>
          <w:sz w:val="24"/>
          <w:szCs w:val="24"/>
        </w:rPr>
        <w:lastRenderedPageBreak/>
        <w:t xml:space="preserve">yang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ringkal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lam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lu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k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g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pal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arena</w:t>
      </w:r>
      <w:proofErr w:type="spellEnd"/>
      <w:r w:rsidRPr="00A33FB8">
        <w:rPr>
          <w:rFonts w:ascii="Times New Roman" w:hAnsi="Times New Roman" w:cs="Times New Roman"/>
          <w:color w:val="000000"/>
          <w:sz w:val="24"/>
          <w:szCs w:val="24"/>
        </w:rPr>
        <w:t xml:space="preserve"> bola yang </w:t>
      </w:r>
      <w:proofErr w:type="spellStart"/>
      <w:r w:rsidRPr="00A33FB8">
        <w:rPr>
          <w:rFonts w:ascii="Times New Roman" w:hAnsi="Times New Roman" w:cs="Times New Roman"/>
          <w:color w:val="000000"/>
          <w:sz w:val="24"/>
          <w:szCs w:val="24"/>
        </w:rPr>
        <w:t>dipak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wak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lal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ra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kap</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perlih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la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rose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id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riu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ta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alas-malas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karenakan</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be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osan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n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ntunya</w:t>
      </w:r>
      <w:proofErr w:type="spell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akan</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gangg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capai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r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tersebut</w:t>
      </w:r>
      <w:proofErr w:type="spellEnd"/>
      <w:r w:rsidRPr="00A33FB8">
        <w:rPr>
          <w:rFonts w:ascii="Times New Roman" w:hAnsi="Times New Roman" w:cs="Times New Roman"/>
          <w:color w:val="000000"/>
          <w:sz w:val="24"/>
          <w:szCs w:val="24"/>
        </w:rPr>
        <w:t>.</w:t>
      </w:r>
    </w:p>
    <w:p w:rsidR="00F87AD9" w:rsidRPr="00A33FB8" w:rsidRDefault="00F87AD9" w:rsidP="0072040F">
      <w:pPr>
        <w:spacing w:before="240" w:after="0" w:line="240" w:lineRule="auto"/>
        <w:ind w:firstLine="630"/>
        <w:jc w:val="both"/>
        <w:rPr>
          <w:rFonts w:ascii="Times New Roman" w:hAnsi="Times New Roman" w:cs="Times New Roman"/>
          <w:color w:val="000000"/>
          <w:sz w:val="24"/>
          <w:szCs w:val="24"/>
        </w:rPr>
      </w:pPr>
      <w:proofErr w:type="spellStart"/>
      <w:proofErr w:type="gramStart"/>
      <w:r w:rsidRPr="00A33FB8">
        <w:rPr>
          <w:rFonts w:ascii="Times New Roman" w:hAnsi="Times New Roman" w:cs="Times New Roman"/>
          <w:color w:val="000000"/>
          <w:sz w:val="24"/>
          <w:szCs w:val="24"/>
        </w:rPr>
        <w:t>Berdasarka</w:t>
      </w:r>
      <w:r w:rsidR="00A33FB8">
        <w:rPr>
          <w:rFonts w:ascii="Times New Roman" w:hAnsi="Times New Roman" w:cs="Times New Roman"/>
          <w:color w:val="000000"/>
          <w:sz w:val="24"/>
          <w:szCs w:val="24"/>
        </w:rPr>
        <w:t>n</w:t>
      </w:r>
      <w:proofErr w:type="spellEnd"/>
      <w:r w:rsid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rmasa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sebut</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heading yang </w:t>
      </w:r>
      <w:proofErr w:type="spellStart"/>
      <w:r w:rsidRPr="00A33FB8">
        <w:rPr>
          <w:rFonts w:ascii="Times New Roman" w:hAnsi="Times New Roman" w:cs="Times New Roman"/>
          <w:color w:val="000000"/>
          <w:sz w:val="24"/>
          <w:szCs w:val="24"/>
        </w:rPr>
        <w:t>dibe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harusl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cip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terta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g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Pendek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sebu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ranc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cip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mbuh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otivas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rek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n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embir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berlat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ud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gi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yang </w:t>
      </w:r>
      <w:proofErr w:type="spellStart"/>
      <w:r w:rsidRPr="00A33FB8">
        <w:rPr>
          <w:rFonts w:ascii="Times New Roman" w:hAnsi="Times New Roman" w:cs="Times New Roman"/>
          <w:color w:val="000000"/>
          <w:sz w:val="24"/>
          <w:szCs w:val="24"/>
        </w:rPr>
        <w:t>diajarkan</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dek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rku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yakin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u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gi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ja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ik</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gramStart"/>
      <w:r w:rsidRPr="00A33FB8">
        <w:rPr>
          <w:rFonts w:ascii="Times New Roman" w:hAnsi="Times New Roman" w:cs="Times New Roman"/>
          <w:color w:val="000000"/>
          <w:sz w:val="24"/>
          <w:szCs w:val="24"/>
        </w:rPr>
        <w:t xml:space="preserve">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ranc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ingkat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guasa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sert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umbuh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inat</w:t>
      </w:r>
      <w:proofErr w:type="spellEnd"/>
      <w:r w:rsidRPr="00A33FB8">
        <w:rPr>
          <w:rFonts w:ascii="Times New Roman" w:hAnsi="Times New Roman" w:cs="Times New Roman"/>
          <w:color w:val="000000"/>
          <w:sz w:val="24"/>
          <w:szCs w:val="24"/>
        </w:rPr>
        <w:t xml:space="preserve"> agar </w:t>
      </w:r>
      <w:proofErr w:type="spellStart"/>
      <w:r w:rsidRPr="00A33FB8">
        <w:rPr>
          <w:rFonts w:ascii="Times New Roman" w:hAnsi="Times New Roman" w:cs="Times New Roman"/>
          <w:color w:val="000000"/>
          <w:sz w:val="24"/>
          <w:szCs w:val="24"/>
        </w:rPr>
        <w:t>kegi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id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osan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ealisasikan</w:t>
      </w:r>
      <w:proofErr w:type="spellEnd"/>
      <w:r w:rsidRPr="00A33FB8">
        <w:rPr>
          <w:rFonts w:ascii="Times New Roman" w:hAnsi="Times New Roman" w:cs="Times New Roman"/>
          <w:color w:val="000000"/>
          <w:sz w:val="24"/>
          <w:szCs w:val="24"/>
        </w:rPr>
        <w:t>.</w:t>
      </w:r>
      <w:proofErr w:type="gramEnd"/>
    </w:p>
    <w:p w:rsidR="00673DDA" w:rsidRDefault="00F87AD9" w:rsidP="0072040F">
      <w:pPr>
        <w:pStyle w:val="ListParagraph"/>
        <w:spacing w:line="240" w:lineRule="auto"/>
        <w:ind w:left="0" w:firstLine="720"/>
        <w:jc w:val="both"/>
        <w:rPr>
          <w:rFonts w:ascii="Times New Roman" w:hAnsi="Times New Roman" w:cs="Times New Roman"/>
          <w:sz w:val="24"/>
          <w:szCs w:val="24"/>
        </w:rPr>
      </w:pPr>
      <w:proofErr w:type="spellStart"/>
      <w:proofErr w:type="gramStart"/>
      <w:r w:rsidRPr="00A33FB8">
        <w:rPr>
          <w:rFonts w:ascii="Times New Roman" w:hAnsi="Times New Roman" w:cs="Times New Roman"/>
          <w:color w:val="000000"/>
          <w:sz w:val="24"/>
          <w:szCs w:val="24"/>
        </w:rPr>
        <w:t>Penelit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ka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pak</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di</w:t>
      </w:r>
      <w:proofErr w:type="spellEnd"/>
      <w:r w:rsidRPr="00A33FB8">
        <w:rPr>
          <w:rFonts w:ascii="Times New Roman" w:hAnsi="Times New Roman" w:cs="Times New Roman"/>
          <w:color w:val="000000"/>
          <w:sz w:val="24"/>
          <w:szCs w:val="24"/>
        </w:rPr>
        <w:t xml:space="preserve"> Indonesia </w:t>
      </w:r>
      <w:proofErr w:type="spellStart"/>
      <w:r w:rsidRPr="00A33FB8">
        <w:rPr>
          <w:rFonts w:ascii="Times New Roman" w:hAnsi="Times New Roman" w:cs="Times New Roman"/>
          <w:color w:val="000000"/>
          <w:sz w:val="24"/>
          <w:szCs w:val="24"/>
        </w:rPr>
        <w:t>sud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ng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ny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Contoh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j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elumnya</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oleh</w:t>
      </w:r>
      <w:proofErr w:type="spellEnd"/>
      <w:r w:rsidRPr="00A33FB8">
        <w:rPr>
          <w:rFonts w:ascii="Times New Roman" w:hAnsi="Times New Roman" w:cs="Times New Roman"/>
          <w:color w:val="000000"/>
          <w:sz w:val="24"/>
          <w:szCs w:val="24"/>
        </w:rPr>
        <w:t xml:space="preserve"> Guntur Marta </w:t>
      </w:r>
      <w:proofErr w:type="spellStart"/>
      <w:r w:rsidRPr="00A33FB8">
        <w:rPr>
          <w:rFonts w:ascii="Times New Roman" w:hAnsi="Times New Roman" w:cs="Times New Roman"/>
          <w:color w:val="000000"/>
          <w:sz w:val="24"/>
          <w:szCs w:val="24"/>
        </w:rPr>
        <w:t>Sima</w:t>
      </w:r>
      <w:proofErr w:type="spellEnd"/>
      <w:r w:rsidRPr="00A33FB8">
        <w:rPr>
          <w:rFonts w:ascii="Times New Roman" w:hAnsi="Times New Roman" w:cs="Times New Roman"/>
          <w:color w:val="000000"/>
          <w:sz w:val="24"/>
          <w:szCs w:val="24"/>
        </w:rPr>
        <w:t xml:space="preserve"> (2017) </w:t>
      </w:r>
      <w:proofErr w:type="spellStart"/>
      <w:r w:rsidRPr="00A33FB8">
        <w:rPr>
          <w:rFonts w:ascii="Times New Roman" w:hAnsi="Times New Roman" w:cs="Times New Roman"/>
          <w:color w:val="000000"/>
          <w:sz w:val="24"/>
          <w:szCs w:val="24"/>
        </w:rPr>
        <w:t>menya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hwa</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nju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sar</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pak</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membe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nil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efektifita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esar</w:t>
      </w:r>
      <w:proofErr w:type="spellEnd"/>
      <w:r w:rsidRPr="00A33FB8">
        <w:rPr>
          <w:rFonts w:ascii="Times New Roman" w:hAnsi="Times New Roman" w:cs="Times New Roman"/>
          <w:color w:val="000000"/>
          <w:sz w:val="24"/>
          <w:szCs w:val="24"/>
        </w:rPr>
        <w:t xml:space="preserve"> 85%” </w:t>
      </w:r>
      <w:r w:rsidR="003223FA" w:rsidRPr="00A33FB8">
        <w:rPr>
          <w:rFonts w:ascii="Times New Roman" w:hAnsi="Times New Roman" w:cs="Times New Roman"/>
          <w:color w:val="000000"/>
          <w:sz w:val="24"/>
          <w:szCs w:val="24"/>
        </w:rPr>
        <w:fldChar w:fldCharType="begin" w:fldLock="1"/>
      </w:r>
      <w:r w:rsidRPr="00A33FB8">
        <w:rPr>
          <w:rFonts w:ascii="Times New Roman" w:hAnsi="Times New Roman" w:cs="Times New Roman"/>
          <w:color w:val="000000"/>
          <w:sz w:val="24"/>
          <w:szCs w:val="24"/>
        </w:rPr>
        <w:instrText>ADDIN CSL_CITATION {"citationItems":[{"id":"ITEM-1","itemData":{"DOI":"https://eprints.uny.ac.id/53584/1/skripsi%20guntur.pdf","author":[{"dropping-particle":"","family":"Guntur Marta Sima","given":"","non-dropping-particle":"","parse-names":false,"suffix":""}],"id":"ITEM-1","issued":{"date-parts":[["2017"]]},"title":"PENGEMBANGAN MODEL LATIHAN TEKNIK LANJUTAN SEPAK BOLA UNTUK USIA 13-14 TAHUN","type":"book"},"uris":["http://www.mendeley.com/documents/?uuid=9cd83c53-8b32-4e11-a332-3dc9169a0758"]}],"mendeley":{"formattedCitation":"(Guntur Marta Sima, 2017)","manualFormatting":"(Guntur Marta Sima, 2017, 2)","plainTextFormattedCitation":"(Guntur Marta Sima, 2017)","previouslyFormattedCitation":"(Guntur Marta Sima, 2017)"},"properties":{"noteIndex":0},"schema":"https://github.com/citation-style-language/schema/raw/master/csl-citation.json"}</w:instrText>
      </w:r>
      <w:r w:rsidR="003223FA" w:rsidRPr="00A33FB8">
        <w:rPr>
          <w:rFonts w:ascii="Times New Roman" w:hAnsi="Times New Roman" w:cs="Times New Roman"/>
          <w:color w:val="000000"/>
          <w:sz w:val="24"/>
          <w:szCs w:val="24"/>
        </w:rPr>
        <w:fldChar w:fldCharType="separate"/>
      </w:r>
      <w:r w:rsidRPr="00A33FB8">
        <w:rPr>
          <w:rFonts w:ascii="Times New Roman" w:hAnsi="Times New Roman" w:cs="Times New Roman"/>
          <w:noProof/>
          <w:color w:val="000000"/>
          <w:sz w:val="24"/>
          <w:szCs w:val="24"/>
        </w:rPr>
        <w:t>(Guntur Marta Sima, 2017, 2)</w:t>
      </w:r>
      <w:r w:rsidR="003223FA" w:rsidRPr="00A33FB8">
        <w:rPr>
          <w:rFonts w:ascii="Times New Roman" w:hAnsi="Times New Roman" w:cs="Times New Roman"/>
          <w:color w:val="000000"/>
          <w:sz w:val="24"/>
          <w:szCs w:val="24"/>
        </w:rPr>
        <w:fldChar w:fldCharType="end"/>
      </w:r>
      <w:r w:rsidRPr="00A33FB8">
        <w:rPr>
          <w:rFonts w:ascii="Times New Roman" w:hAnsi="Times New Roman" w:cs="Times New Roman"/>
          <w:color w:val="000000"/>
          <w:sz w:val="24"/>
          <w:szCs w:val="24"/>
        </w:rPr>
        <w:t xml:space="preserve">. </w:t>
      </w:r>
      <w:proofErr w:type="gramStart"/>
      <w:r w:rsidRPr="00A33FB8">
        <w:rPr>
          <w:rFonts w:ascii="Times New Roman" w:hAnsi="Times New Roman" w:cs="Times New Roman"/>
          <w:color w:val="000000"/>
          <w:sz w:val="24"/>
          <w:szCs w:val="24"/>
        </w:rPr>
        <w:t xml:space="preserve">Di </w:t>
      </w:r>
      <w:proofErr w:type="spellStart"/>
      <w:r w:rsidRPr="00A33FB8">
        <w:rPr>
          <w:rFonts w:ascii="Times New Roman" w:hAnsi="Times New Roman" w:cs="Times New Roman"/>
          <w:color w:val="000000"/>
          <w:sz w:val="24"/>
          <w:szCs w:val="24"/>
        </w:rPr>
        <w:t>dala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tit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elum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ha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foku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ad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mamp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sar</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car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mu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yaitu</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 xml:space="preserve">passing, control </w:t>
      </w:r>
      <w:proofErr w:type="spellStart"/>
      <w:r w:rsidRPr="00A33FB8">
        <w:rPr>
          <w:rFonts w:ascii="Times New Roman" w:hAnsi="Times New Roman" w:cs="Times New Roman"/>
          <w:color w:val="000000"/>
          <w:sz w:val="24"/>
          <w:szCs w:val="24"/>
        </w:rPr>
        <w:t>dan</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shooting.</w:t>
      </w:r>
      <w:proofErr w:type="gramEnd"/>
      <w:r w:rsidRPr="00A33FB8">
        <w:rPr>
          <w:rFonts w:ascii="Times New Roman" w:hAnsi="Times New Roman" w:cs="Times New Roman"/>
          <w:i/>
          <w:color w:val="000000"/>
          <w:sz w:val="24"/>
          <w:szCs w:val="24"/>
        </w:rPr>
        <w:t xml:space="preserve"> </w:t>
      </w:r>
      <w:proofErr w:type="spellStart"/>
      <w:proofErr w:type="gramStart"/>
      <w:r w:rsidRPr="00A33FB8">
        <w:rPr>
          <w:rFonts w:ascii="Times New Roman" w:hAnsi="Times New Roman" w:cs="Times New Roman"/>
          <w:color w:val="000000"/>
          <w:sz w:val="24"/>
          <w:szCs w:val="24"/>
        </w:rPr>
        <w:t>Mas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ng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dik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kali</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lastRenderedPageBreak/>
        <w:t>membaha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ka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heading).</w:t>
      </w:r>
      <w:proofErr w:type="gramEnd"/>
      <w:r w:rsidRPr="00A33FB8">
        <w:rPr>
          <w:rFonts w:ascii="Times New Roman" w:hAnsi="Times New Roman" w:cs="Times New Roman"/>
          <w:i/>
          <w:color w:val="000000"/>
          <w:sz w:val="24"/>
          <w:szCs w:val="24"/>
        </w:rPr>
        <w:t xml:space="preserve"> </w:t>
      </w:r>
      <w:proofErr w:type="spellStart"/>
      <w:proofErr w:type="gramStart"/>
      <w:r w:rsidRPr="00A33FB8">
        <w:rPr>
          <w:rFonts w:ascii="Times New Roman" w:hAnsi="Times New Roman" w:cs="Times New Roman"/>
          <w:color w:val="000000"/>
          <w:sz w:val="24"/>
          <w:szCs w:val="24"/>
        </w:rPr>
        <w:t>oleh</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aren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uat</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khusus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ad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mamp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eb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mbang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g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ab</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u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o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u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is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cipt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undu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lai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uat</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berbed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ya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basi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rku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aksudnya</w:t>
      </w:r>
      <w:proofErr w:type="spellEnd"/>
      <w:r w:rsidRPr="00A33FB8">
        <w:rPr>
          <w:rFonts w:ascii="Times New Roman" w:hAnsi="Times New Roman" w:cs="Times New Roman"/>
          <w:color w:val="000000"/>
          <w:sz w:val="24"/>
          <w:szCs w:val="24"/>
        </w:rPr>
        <w:t xml:space="preserve"> agar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eb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variatif</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is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eksplore</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mu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erakan</w:t>
      </w:r>
      <w:proofErr w:type="spellEnd"/>
      <w:r w:rsidRPr="00A33FB8">
        <w:rPr>
          <w:rFonts w:ascii="Times New Roman" w:hAnsi="Times New Roman" w:cs="Times New Roman"/>
          <w:color w:val="000000"/>
          <w:sz w:val="24"/>
          <w:szCs w:val="24"/>
        </w:rPr>
        <w:t xml:space="preserve"> heading. </w:t>
      </w:r>
      <w:proofErr w:type="spellStart"/>
      <w:proofErr w:type="gramStart"/>
      <w:r w:rsidRPr="00A33FB8">
        <w:rPr>
          <w:rFonts w:ascii="Times New Roman" w:hAnsi="Times New Roman" w:cs="Times New Roman"/>
          <w:color w:val="000000"/>
          <w:sz w:val="24"/>
          <w:szCs w:val="24"/>
        </w:rPr>
        <w:t>oleh</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aren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mbi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udul</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sz w:val="24"/>
          <w:szCs w:val="24"/>
          <w:lang w:val="id-ID"/>
        </w:rPr>
        <w:t xml:space="preserve">model latihan </w:t>
      </w:r>
      <w:r w:rsidRPr="00A33FB8">
        <w:rPr>
          <w:rFonts w:ascii="Times New Roman" w:hAnsi="Times New Roman" w:cs="Times New Roman"/>
          <w:i/>
          <w:sz w:val="24"/>
          <w:szCs w:val="24"/>
        </w:rPr>
        <w:t xml:space="preserve">Heading </w:t>
      </w:r>
      <w:r w:rsidRPr="00A33FB8">
        <w:rPr>
          <w:rFonts w:ascii="Times New Roman" w:hAnsi="Times New Roman" w:cs="Times New Roman"/>
          <w:sz w:val="24"/>
          <w:szCs w:val="24"/>
          <w:lang w:val="id-ID"/>
        </w:rPr>
        <w:t>sepak bola</w:t>
      </w:r>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berbasis</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irkui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ad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kolah</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pak</w:t>
      </w:r>
      <w:proofErr w:type="spellEnd"/>
      <w:r w:rsidRPr="00A33FB8">
        <w:rPr>
          <w:rFonts w:ascii="Times New Roman" w:hAnsi="Times New Roman" w:cs="Times New Roman"/>
          <w:sz w:val="24"/>
          <w:szCs w:val="24"/>
        </w:rPr>
        <w:t xml:space="preserve"> bola </w:t>
      </w:r>
      <w:proofErr w:type="spellStart"/>
      <w:r w:rsidRPr="00A33FB8">
        <w:rPr>
          <w:rFonts w:ascii="Times New Roman" w:hAnsi="Times New Roman" w:cs="Times New Roman"/>
          <w:sz w:val="24"/>
          <w:szCs w:val="24"/>
        </w:rPr>
        <w:t>Usia</w:t>
      </w:r>
      <w:proofErr w:type="spellEnd"/>
      <w:r w:rsidRPr="00A33FB8">
        <w:rPr>
          <w:rFonts w:ascii="Times New Roman" w:hAnsi="Times New Roman" w:cs="Times New Roman"/>
          <w:sz w:val="24"/>
          <w:szCs w:val="24"/>
        </w:rPr>
        <w:t xml:space="preserve"> 9-12 </w:t>
      </w:r>
      <w:proofErr w:type="spellStart"/>
      <w:r w:rsidRPr="00A33FB8">
        <w:rPr>
          <w:rFonts w:ascii="Times New Roman" w:hAnsi="Times New Roman" w:cs="Times New Roman"/>
          <w:sz w:val="24"/>
          <w:szCs w:val="24"/>
        </w:rPr>
        <w:t>tahun</w:t>
      </w:r>
      <w:proofErr w:type="spellEnd"/>
      <w:r w:rsidRPr="00A33FB8">
        <w:rPr>
          <w:rFonts w:ascii="Times New Roman" w:hAnsi="Times New Roman" w:cs="Times New Roman"/>
          <w:sz w:val="24"/>
          <w:szCs w:val="24"/>
        </w:rPr>
        <w:t>.</w:t>
      </w:r>
    </w:p>
    <w:p w:rsidR="00673DDA" w:rsidRPr="00673DDA" w:rsidRDefault="00673DDA" w:rsidP="0072040F">
      <w:pPr>
        <w:pStyle w:val="ListParagraph"/>
        <w:spacing w:line="240" w:lineRule="auto"/>
        <w:ind w:left="0" w:firstLine="720"/>
        <w:jc w:val="both"/>
        <w:rPr>
          <w:rFonts w:ascii="Times New Roman" w:hAnsi="Times New Roman" w:cs="Times New Roman"/>
          <w:sz w:val="24"/>
          <w:szCs w:val="24"/>
        </w:rPr>
      </w:pPr>
    </w:p>
    <w:p w:rsidR="00673DDA" w:rsidRDefault="00492C97" w:rsidP="0072040F">
      <w:pPr>
        <w:pStyle w:val="ListParagraph"/>
        <w:spacing w:after="0" w:line="240" w:lineRule="auto"/>
        <w:ind w:left="0"/>
        <w:jc w:val="both"/>
        <w:rPr>
          <w:rFonts w:ascii="Times New Roman" w:hAnsi="Times New Roman" w:cs="Times New Roman"/>
          <w:b/>
          <w:sz w:val="24"/>
          <w:szCs w:val="24"/>
        </w:rPr>
      </w:pPr>
      <w:r w:rsidRPr="00A33FB8">
        <w:rPr>
          <w:rFonts w:ascii="Times New Roman" w:hAnsi="Times New Roman" w:cs="Times New Roman"/>
          <w:b/>
          <w:sz w:val="24"/>
          <w:szCs w:val="24"/>
        </w:rPr>
        <w:t>METODE</w:t>
      </w:r>
    </w:p>
    <w:p w:rsidR="00492C97" w:rsidRPr="00A33FB8" w:rsidRDefault="00673DDA" w:rsidP="0072040F">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sz w:val="24"/>
          <w:szCs w:val="24"/>
        </w:rPr>
        <w:tab/>
      </w:r>
      <w:proofErr w:type="spellStart"/>
      <w:r w:rsidR="00492C97" w:rsidRPr="00A33FB8">
        <w:rPr>
          <w:rFonts w:ascii="Times New Roman" w:hAnsi="Times New Roman" w:cs="Times New Roman"/>
          <w:sz w:val="24"/>
          <w:szCs w:val="24"/>
        </w:rPr>
        <w:t>Peneliti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pengembang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latih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serangan</w:t>
      </w:r>
      <w:proofErr w:type="spellEnd"/>
      <w:r w:rsidR="00492C97" w:rsidRPr="00A33FB8">
        <w:rPr>
          <w:rFonts w:ascii="Times New Roman" w:hAnsi="Times New Roman" w:cs="Times New Roman"/>
          <w:sz w:val="24"/>
          <w:szCs w:val="24"/>
        </w:rPr>
        <w:t xml:space="preserve"> bola </w:t>
      </w:r>
      <w:proofErr w:type="spellStart"/>
      <w:r w:rsidR="00492C97" w:rsidRPr="00A33FB8">
        <w:rPr>
          <w:rFonts w:ascii="Times New Roman" w:hAnsi="Times New Roman" w:cs="Times New Roman"/>
          <w:sz w:val="24"/>
          <w:szCs w:val="24"/>
        </w:rPr>
        <w:t>vol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in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menggunak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pendekat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kualitatif</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serta</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menggunak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metode</w:t>
      </w:r>
      <w:proofErr w:type="spellEnd"/>
      <w:r w:rsidR="00492C97" w:rsidRPr="00A33FB8">
        <w:rPr>
          <w:rFonts w:ascii="Times New Roman" w:hAnsi="Times New Roman" w:cs="Times New Roman"/>
          <w:sz w:val="24"/>
          <w:szCs w:val="24"/>
        </w:rPr>
        <w:t xml:space="preserve"> </w:t>
      </w:r>
      <w:proofErr w:type="spellStart"/>
      <w:proofErr w:type="gramStart"/>
      <w:r w:rsidR="00492C97" w:rsidRPr="00A33FB8">
        <w:rPr>
          <w:rFonts w:ascii="Times New Roman" w:hAnsi="Times New Roman" w:cs="Times New Roman"/>
          <w:sz w:val="24"/>
          <w:szCs w:val="24"/>
        </w:rPr>
        <w:t>Peneliti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pengembangan</w:t>
      </w:r>
      <w:proofErr w:type="spellEnd"/>
      <w:proofErr w:type="gramEnd"/>
      <w:r w:rsidR="00492C97" w:rsidRPr="00A33FB8">
        <w:rPr>
          <w:rFonts w:ascii="Times New Roman" w:hAnsi="Times New Roman" w:cs="Times New Roman"/>
          <w:sz w:val="24"/>
          <w:szCs w:val="24"/>
        </w:rPr>
        <w:t xml:space="preserve"> Research &amp; Development (R &amp; D) yang </w:t>
      </w:r>
      <w:proofErr w:type="spellStart"/>
      <w:r w:rsidR="00492C97" w:rsidRPr="00A33FB8">
        <w:rPr>
          <w:rFonts w:ascii="Times New Roman" w:hAnsi="Times New Roman" w:cs="Times New Roman"/>
          <w:sz w:val="24"/>
          <w:szCs w:val="24"/>
        </w:rPr>
        <w:t>terdir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dar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sepuluh</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langkah</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antara</w:t>
      </w:r>
      <w:proofErr w:type="spellEnd"/>
      <w:r w:rsidR="00492C97" w:rsidRPr="00A33FB8">
        <w:rPr>
          <w:rFonts w:ascii="Times New Roman" w:hAnsi="Times New Roman" w:cs="Times New Roman"/>
          <w:sz w:val="24"/>
          <w:szCs w:val="24"/>
        </w:rPr>
        <w:t xml:space="preserve"> lain”(Abdul </w:t>
      </w:r>
      <w:proofErr w:type="spellStart"/>
      <w:r w:rsidR="00492C97" w:rsidRPr="00A33FB8">
        <w:rPr>
          <w:rFonts w:ascii="Times New Roman" w:hAnsi="Times New Roman" w:cs="Times New Roman"/>
          <w:sz w:val="24"/>
          <w:szCs w:val="24"/>
        </w:rPr>
        <w:t>Ghofur</w:t>
      </w:r>
      <w:proofErr w:type="spellEnd"/>
      <w:r w:rsidR="00492C97" w:rsidRPr="00A33FB8">
        <w:rPr>
          <w:rFonts w:ascii="Times New Roman" w:hAnsi="Times New Roman" w:cs="Times New Roman"/>
          <w:sz w:val="24"/>
          <w:szCs w:val="24"/>
        </w:rPr>
        <w:t>, 2015, 177)</w:t>
      </w:r>
    </w:p>
    <w:p w:rsidR="00492C97" w:rsidRPr="00A33FB8" w:rsidRDefault="00492C97" w:rsidP="0072040F">
      <w:pPr>
        <w:pStyle w:val="ListParagraph"/>
        <w:numPr>
          <w:ilvl w:val="0"/>
          <w:numId w:val="1"/>
        </w:numPr>
        <w:spacing w:after="0" w:line="240" w:lineRule="auto"/>
        <w:ind w:left="270" w:right="51" w:hanging="270"/>
        <w:jc w:val="both"/>
        <w:rPr>
          <w:rFonts w:ascii="Times New Roman" w:hAnsi="Times New Roman" w:cs="Times New Roman"/>
          <w:b/>
          <w:sz w:val="24"/>
          <w:szCs w:val="24"/>
        </w:rPr>
      </w:pPr>
      <w:proofErr w:type="spellStart"/>
      <w:r w:rsidRPr="00A33FB8">
        <w:rPr>
          <w:rFonts w:ascii="Times New Roman" w:hAnsi="Times New Roman" w:cs="Times New Roman"/>
          <w:sz w:val="24"/>
          <w:szCs w:val="24"/>
        </w:rPr>
        <w:t>Melakuk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neliti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ngumpul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informas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aji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ustak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ngamat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ubyek</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rsiap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lapor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okok</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rsoalan</w:t>
      </w:r>
      <w:proofErr w:type="spellEnd"/>
      <w:r w:rsidRPr="00A33FB8">
        <w:rPr>
          <w:rFonts w:ascii="Times New Roman" w:hAnsi="Times New Roman" w:cs="Times New Roman"/>
          <w:sz w:val="24"/>
          <w:szCs w:val="24"/>
        </w:rPr>
        <w:t>).</w:t>
      </w:r>
    </w:p>
    <w:p w:rsidR="00492C97" w:rsidRPr="00A33FB8" w:rsidRDefault="002869AF" w:rsidP="0072040F">
      <w:pPr>
        <w:pStyle w:val="BodyTextIndent"/>
        <w:numPr>
          <w:ilvl w:val="0"/>
          <w:numId w:val="1"/>
        </w:numPr>
        <w:tabs>
          <w:tab w:val="clear" w:pos="0"/>
          <w:tab w:val="left" w:pos="270"/>
        </w:tabs>
        <w:ind w:left="270" w:right="51" w:hanging="270"/>
        <w:jc w:val="both"/>
        <w:rPr>
          <w:szCs w:val="24"/>
        </w:rPr>
      </w:pPr>
      <w:proofErr w:type="spellStart"/>
      <w:r>
        <w:rPr>
          <w:szCs w:val="24"/>
        </w:rPr>
        <w:t>Melakukan</w:t>
      </w:r>
      <w:proofErr w:type="spellEnd"/>
      <w:r>
        <w:rPr>
          <w:szCs w:val="24"/>
        </w:rPr>
        <w:t xml:space="preserve"> </w:t>
      </w:r>
      <w:proofErr w:type="spellStart"/>
      <w:r>
        <w:rPr>
          <w:szCs w:val="24"/>
        </w:rPr>
        <w:t>perencanaan</w:t>
      </w:r>
      <w:proofErr w:type="spellEnd"/>
      <w:r>
        <w:rPr>
          <w:szCs w:val="24"/>
        </w:rPr>
        <w:t xml:space="preserve"> (</w:t>
      </w:r>
      <w:proofErr w:type="spellStart"/>
      <w:r>
        <w:rPr>
          <w:szCs w:val="24"/>
        </w:rPr>
        <w:t>pendefinisian</w:t>
      </w:r>
      <w:proofErr w:type="spellEnd"/>
      <w:r>
        <w:rPr>
          <w:szCs w:val="24"/>
        </w:rPr>
        <w:t xml:space="preserve"> </w:t>
      </w:r>
      <w:proofErr w:type="spellStart"/>
      <w:r w:rsidR="00492C97" w:rsidRPr="00A33FB8">
        <w:rPr>
          <w:szCs w:val="24"/>
        </w:rPr>
        <w:t>keterampilan</w:t>
      </w:r>
      <w:proofErr w:type="spellEnd"/>
      <w:r w:rsidR="00492C97" w:rsidRPr="00A33FB8">
        <w:rPr>
          <w:szCs w:val="24"/>
        </w:rPr>
        <w:t xml:space="preserve">, </w:t>
      </w:r>
      <w:proofErr w:type="spellStart"/>
      <w:r w:rsidR="00492C97" w:rsidRPr="00A33FB8">
        <w:rPr>
          <w:szCs w:val="24"/>
        </w:rPr>
        <w:t>perumusan</w:t>
      </w:r>
      <w:proofErr w:type="spellEnd"/>
      <w:r w:rsidR="00492C97" w:rsidRPr="00A33FB8">
        <w:rPr>
          <w:szCs w:val="24"/>
        </w:rPr>
        <w:t xml:space="preserve"> </w:t>
      </w:r>
      <w:proofErr w:type="spellStart"/>
      <w:r w:rsidR="00492C97" w:rsidRPr="00A33FB8">
        <w:rPr>
          <w:szCs w:val="24"/>
        </w:rPr>
        <w:t>tujuan</w:t>
      </w:r>
      <w:proofErr w:type="spellEnd"/>
      <w:r w:rsidR="00492C97" w:rsidRPr="00A33FB8">
        <w:rPr>
          <w:szCs w:val="24"/>
        </w:rPr>
        <w:t xml:space="preserve">, </w:t>
      </w:r>
      <w:proofErr w:type="spellStart"/>
      <w:r w:rsidR="00492C97" w:rsidRPr="00A33FB8">
        <w:rPr>
          <w:szCs w:val="24"/>
        </w:rPr>
        <w:t>penentuan</w:t>
      </w:r>
      <w:proofErr w:type="spellEnd"/>
      <w:r w:rsidR="00492C97" w:rsidRPr="00A33FB8">
        <w:rPr>
          <w:szCs w:val="24"/>
        </w:rPr>
        <w:t xml:space="preserve"> </w:t>
      </w:r>
      <w:proofErr w:type="spellStart"/>
      <w:r w:rsidR="00492C97" w:rsidRPr="00A33FB8">
        <w:rPr>
          <w:szCs w:val="24"/>
        </w:rPr>
        <w:t>urutan</w:t>
      </w:r>
      <w:proofErr w:type="spellEnd"/>
      <w:r w:rsidR="00492C97" w:rsidRPr="00A33FB8">
        <w:rPr>
          <w:szCs w:val="24"/>
        </w:rPr>
        <w:t xml:space="preserve"> </w:t>
      </w:r>
      <w:proofErr w:type="spellStart"/>
      <w:r w:rsidR="00492C97" w:rsidRPr="00A33FB8">
        <w:rPr>
          <w:szCs w:val="24"/>
        </w:rPr>
        <w:t>pengajaran</w:t>
      </w:r>
      <w:proofErr w:type="spellEnd"/>
      <w:r w:rsidR="00492C97" w:rsidRPr="00A33FB8">
        <w:rPr>
          <w:szCs w:val="24"/>
        </w:rPr>
        <w:t xml:space="preserve">, </w:t>
      </w:r>
      <w:proofErr w:type="spellStart"/>
      <w:r w:rsidR="00492C97" w:rsidRPr="00A33FB8">
        <w:rPr>
          <w:szCs w:val="24"/>
        </w:rPr>
        <w:t>dan</w:t>
      </w:r>
      <w:proofErr w:type="spellEnd"/>
      <w:r w:rsidR="00492C97" w:rsidRPr="00A33FB8">
        <w:rPr>
          <w:szCs w:val="24"/>
        </w:rPr>
        <w:t xml:space="preserve"> </w:t>
      </w:r>
      <w:proofErr w:type="spellStart"/>
      <w:r w:rsidR="00492C97" w:rsidRPr="00A33FB8">
        <w:rPr>
          <w:szCs w:val="24"/>
        </w:rPr>
        <w:t>uji</w:t>
      </w:r>
      <w:proofErr w:type="spellEnd"/>
      <w:r w:rsidR="00492C97" w:rsidRPr="00A33FB8">
        <w:rPr>
          <w:szCs w:val="24"/>
        </w:rPr>
        <w:t xml:space="preserve"> </w:t>
      </w:r>
      <w:proofErr w:type="spellStart"/>
      <w:r w:rsidR="00492C97" w:rsidRPr="00A33FB8">
        <w:rPr>
          <w:szCs w:val="24"/>
        </w:rPr>
        <w:t>coba</w:t>
      </w:r>
      <w:proofErr w:type="spellEnd"/>
      <w:r w:rsidR="00492C97" w:rsidRPr="00A33FB8">
        <w:rPr>
          <w:szCs w:val="24"/>
        </w:rPr>
        <w:t xml:space="preserve"> </w:t>
      </w:r>
      <w:proofErr w:type="spellStart"/>
      <w:r w:rsidR="00492C97" w:rsidRPr="00A33FB8">
        <w:rPr>
          <w:szCs w:val="24"/>
        </w:rPr>
        <w:t>skala</w:t>
      </w:r>
      <w:proofErr w:type="spellEnd"/>
      <w:r w:rsidR="00492C97" w:rsidRPr="00A33FB8">
        <w:rPr>
          <w:szCs w:val="24"/>
        </w:rPr>
        <w:t xml:space="preserve"> </w:t>
      </w:r>
      <w:proofErr w:type="spellStart"/>
      <w:r w:rsidR="00492C97" w:rsidRPr="00A33FB8">
        <w:rPr>
          <w:szCs w:val="24"/>
        </w:rPr>
        <w:t>kecil</w:t>
      </w:r>
      <w:proofErr w:type="spellEnd"/>
      <w:r w:rsidR="00492C97"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Mengembangkan</w:t>
      </w:r>
      <w:proofErr w:type="spellEnd"/>
      <w:r w:rsidRPr="00A33FB8">
        <w:rPr>
          <w:szCs w:val="24"/>
        </w:rPr>
        <w:t xml:space="preserve"> </w:t>
      </w:r>
      <w:proofErr w:type="spellStart"/>
      <w:r w:rsidRPr="00A33FB8">
        <w:rPr>
          <w:szCs w:val="24"/>
        </w:rPr>
        <w:t>bentuk</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awal</w:t>
      </w:r>
      <w:proofErr w:type="spellEnd"/>
      <w:r w:rsidRPr="00A33FB8">
        <w:rPr>
          <w:szCs w:val="24"/>
        </w:rPr>
        <w:t xml:space="preserve"> (</w:t>
      </w:r>
      <w:proofErr w:type="spellStart"/>
      <w:r w:rsidRPr="00A33FB8">
        <w:rPr>
          <w:szCs w:val="24"/>
        </w:rPr>
        <w:t>penyiapan</w:t>
      </w:r>
      <w:proofErr w:type="spellEnd"/>
      <w:r w:rsidRPr="00A33FB8">
        <w:rPr>
          <w:szCs w:val="24"/>
        </w:rPr>
        <w:t xml:space="preserve"> </w:t>
      </w:r>
      <w:proofErr w:type="spellStart"/>
      <w:r w:rsidRPr="00A33FB8">
        <w:rPr>
          <w:szCs w:val="24"/>
        </w:rPr>
        <w:t>materi</w:t>
      </w:r>
      <w:proofErr w:type="spellEnd"/>
      <w:r w:rsidRPr="00A33FB8">
        <w:rPr>
          <w:szCs w:val="24"/>
        </w:rPr>
        <w:t xml:space="preserve"> </w:t>
      </w:r>
      <w:proofErr w:type="spellStart"/>
      <w:r w:rsidRPr="00A33FB8">
        <w:rPr>
          <w:szCs w:val="24"/>
        </w:rPr>
        <w:t>pengajaran</w:t>
      </w:r>
      <w:proofErr w:type="spellEnd"/>
      <w:r w:rsidRPr="00A33FB8">
        <w:rPr>
          <w:szCs w:val="24"/>
        </w:rPr>
        <w:t xml:space="preserve">, </w:t>
      </w:r>
      <w:proofErr w:type="spellStart"/>
      <w:r w:rsidRPr="00A33FB8">
        <w:rPr>
          <w:szCs w:val="24"/>
        </w:rPr>
        <w:t>penyusunan</w:t>
      </w:r>
      <w:proofErr w:type="spellEnd"/>
      <w:r w:rsidRPr="00A33FB8">
        <w:rPr>
          <w:szCs w:val="24"/>
        </w:rPr>
        <w:t xml:space="preserve"> </w:t>
      </w:r>
      <w:proofErr w:type="spellStart"/>
      <w:r w:rsidRPr="00A33FB8">
        <w:rPr>
          <w:szCs w:val="24"/>
        </w:rPr>
        <w:t>buku</w:t>
      </w:r>
      <w:proofErr w:type="spellEnd"/>
      <w:r w:rsidRPr="00A33FB8">
        <w:rPr>
          <w:szCs w:val="24"/>
        </w:rPr>
        <w:t xml:space="preserve"> </w:t>
      </w:r>
      <w:proofErr w:type="spellStart"/>
      <w:r w:rsidRPr="00A33FB8">
        <w:rPr>
          <w:szCs w:val="24"/>
        </w:rPr>
        <w:t>pegangan</w:t>
      </w:r>
      <w:proofErr w:type="spellEnd"/>
      <w:r w:rsidRPr="00A33FB8">
        <w:rPr>
          <w:szCs w:val="24"/>
        </w:rPr>
        <w:t xml:space="preserve">, </w:t>
      </w:r>
      <w:proofErr w:type="spellStart"/>
      <w:r w:rsidRPr="00A33FB8">
        <w:rPr>
          <w:szCs w:val="24"/>
        </w:rPr>
        <w:t>dan</w:t>
      </w:r>
      <w:proofErr w:type="spellEnd"/>
      <w:r w:rsidRPr="00A33FB8">
        <w:rPr>
          <w:szCs w:val="24"/>
        </w:rPr>
        <w:t xml:space="preserve"> </w:t>
      </w:r>
      <w:proofErr w:type="spellStart"/>
      <w:r w:rsidRPr="00A33FB8">
        <w:rPr>
          <w:szCs w:val="24"/>
        </w:rPr>
        <w:t>perlengkapan</w:t>
      </w:r>
      <w:proofErr w:type="spellEnd"/>
      <w:r w:rsidRPr="00A33FB8">
        <w:rPr>
          <w:szCs w:val="24"/>
        </w:rPr>
        <w:t xml:space="preserve"> </w:t>
      </w:r>
      <w:proofErr w:type="spellStart"/>
      <w:r w:rsidRPr="00A33FB8">
        <w:rPr>
          <w:szCs w:val="24"/>
        </w:rPr>
        <w:t>evaluasi</w:t>
      </w:r>
      <w:proofErr w:type="spellEnd"/>
      <w:r w:rsidRPr="00A33FB8">
        <w:rPr>
          <w:szCs w:val="24"/>
        </w:rPr>
        <w:t xml:space="preserve">). </w:t>
      </w:r>
    </w:p>
    <w:p w:rsidR="00492C97" w:rsidRPr="00A33FB8" w:rsidRDefault="00492C97" w:rsidP="0072040F">
      <w:pPr>
        <w:pStyle w:val="BodyTextIndent"/>
        <w:numPr>
          <w:ilvl w:val="0"/>
          <w:numId w:val="1"/>
        </w:numPr>
        <w:tabs>
          <w:tab w:val="clear" w:pos="0"/>
          <w:tab w:val="left" w:pos="270"/>
        </w:tabs>
        <w:ind w:left="270" w:right="51" w:hanging="270"/>
        <w:jc w:val="both"/>
        <w:rPr>
          <w:szCs w:val="24"/>
        </w:rPr>
      </w:pPr>
      <w:proofErr w:type="spellStart"/>
      <w:r w:rsidRPr="00A33FB8">
        <w:rPr>
          <w:szCs w:val="24"/>
        </w:rPr>
        <w:t>M</w:t>
      </w:r>
      <w:r w:rsidR="002869AF">
        <w:rPr>
          <w:szCs w:val="24"/>
        </w:rPr>
        <w:t>elakukan</w:t>
      </w:r>
      <w:proofErr w:type="spellEnd"/>
      <w:r w:rsidR="002869AF">
        <w:rPr>
          <w:szCs w:val="24"/>
        </w:rPr>
        <w:t xml:space="preserve"> </w:t>
      </w:r>
      <w:proofErr w:type="spellStart"/>
      <w:r w:rsidR="002869AF">
        <w:rPr>
          <w:szCs w:val="24"/>
        </w:rPr>
        <w:t>uji</w:t>
      </w:r>
      <w:proofErr w:type="spellEnd"/>
      <w:r w:rsidR="002869AF">
        <w:rPr>
          <w:szCs w:val="24"/>
        </w:rPr>
        <w:t xml:space="preserve"> </w:t>
      </w:r>
      <w:proofErr w:type="spellStart"/>
      <w:r w:rsidR="002869AF">
        <w:rPr>
          <w:szCs w:val="24"/>
        </w:rPr>
        <w:t>lapangan</w:t>
      </w:r>
      <w:proofErr w:type="spellEnd"/>
      <w:r w:rsidR="002869AF">
        <w:rPr>
          <w:szCs w:val="24"/>
        </w:rPr>
        <w:t xml:space="preserve"> </w:t>
      </w:r>
      <w:proofErr w:type="spellStart"/>
      <w:r w:rsidR="002869AF">
        <w:rPr>
          <w:szCs w:val="24"/>
        </w:rPr>
        <w:t>permulaan</w:t>
      </w:r>
      <w:proofErr w:type="spellEnd"/>
      <w:r w:rsidR="002869AF">
        <w:rPr>
          <w:szCs w:val="24"/>
        </w:rPr>
        <w:t xml:space="preserve"> </w:t>
      </w:r>
      <w:r w:rsidRPr="00A33FB8">
        <w:rPr>
          <w:szCs w:val="24"/>
        </w:rPr>
        <w:t>(</w:t>
      </w:r>
      <w:proofErr w:type="spellStart"/>
      <w:r w:rsidRPr="00A33FB8">
        <w:rPr>
          <w:szCs w:val="24"/>
        </w:rPr>
        <w:t>menggunakan</w:t>
      </w:r>
      <w:proofErr w:type="spellEnd"/>
      <w:r w:rsidRPr="00A33FB8">
        <w:rPr>
          <w:szCs w:val="24"/>
        </w:rPr>
        <w:t xml:space="preserve"> 6-12 </w:t>
      </w:r>
      <w:proofErr w:type="spellStart"/>
      <w:r w:rsidRPr="00A33FB8">
        <w:rPr>
          <w:szCs w:val="24"/>
        </w:rPr>
        <w:t>subyek</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Melakukan</w:t>
      </w:r>
      <w:proofErr w:type="spellEnd"/>
      <w:r w:rsidRPr="00A33FB8">
        <w:rPr>
          <w:szCs w:val="24"/>
        </w:rPr>
        <w:t xml:space="preserve"> </w:t>
      </w:r>
      <w:proofErr w:type="spellStart"/>
      <w:r w:rsidRPr="00A33FB8">
        <w:rPr>
          <w:szCs w:val="24"/>
        </w:rPr>
        <w:t>revisi</w:t>
      </w:r>
      <w:proofErr w:type="spellEnd"/>
      <w:r w:rsidRPr="00A33FB8">
        <w:rPr>
          <w:szCs w:val="24"/>
        </w:rPr>
        <w:t xml:space="preserve"> </w:t>
      </w:r>
      <w:proofErr w:type="spellStart"/>
      <w:r w:rsidRPr="00A33FB8">
        <w:rPr>
          <w:szCs w:val="24"/>
        </w:rPr>
        <w:t>terhadap</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utama</w:t>
      </w:r>
      <w:proofErr w:type="spellEnd"/>
      <w:r w:rsidRPr="00A33FB8">
        <w:rPr>
          <w:szCs w:val="24"/>
        </w:rPr>
        <w:t xml:space="preserve"> (</w:t>
      </w:r>
      <w:proofErr w:type="spellStart"/>
      <w:r w:rsidRPr="00A33FB8">
        <w:rPr>
          <w:szCs w:val="24"/>
        </w:rPr>
        <w:t>sesuai</w:t>
      </w:r>
      <w:proofErr w:type="spellEnd"/>
      <w:r w:rsidRPr="00A33FB8">
        <w:rPr>
          <w:szCs w:val="24"/>
        </w:rPr>
        <w:t xml:space="preserve"> </w:t>
      </w:r>
      <w:proofErr w:type="spellStart"/>
      <w:r w:rsidRPr="00A33FB8">
        <w:rPr>
          <w:szCs w:val="24"/>
        </w:rPr>
        <w:t>dengan</w:t>
      </w:r>
      <w:proofErr w:type="spellEnd"/>
      <w:r w:rsidRPr="00A33FB8">
        <w:rPr>
          <w:szCs w:val="24"/>
        </w:rPr>
        <w:t xml:space="preserve"> saran-saran </w:t>
      </w:r>
      <w:proofErr w:type="spellStart"/>
      <w:r w:rsidRPr="00A33FB8">
        <w:rPr>
          <w:szCs w:val="24"/>
        </w:rPr>
        <w:t>dari</w:t>
      </w:r>
      <w:proofErr w:type="spellEnd"/>
      <w:r w:rsidRPr="00A33FB8">
        <w:rPr>
          <w:szCs w:val="24"/>
        </w:rPr>
        <w:t xml:space="preserve"> </w:t>
      </w:r>
      <w:proofErr w:type="spellStart"/>
      <w:r w:rsidRPr="00A33FB8">
        <w:rPr>
          <w:szCs w:val="24"/>
        </w:rPr>
        <w:t>hasil</w:t>
      </w:r>
      <w:proofErr w:type="spellEnd"/>
      <w:r w:rsidRPr="00A33FB8">
        <w:rPr>
          <w:szCs w:val="24"/>
        </w:rPr>
        <w:t xml:space="preserve"> </w:t>
      </w:r>
      <w:proofErr w:type="spellStart"/>
      <w:r w:rsidRPr="00A33FB8">
        <w:rPr>
          <w:szCs w:val="24"/>
        </w:rPr>
        <w:t>uji</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permulaan</w:t>
      </w:r>
      <w:proofErr w:type="spellEnd"/>
      <w:r w:rsidRPr="00A33FB8">
        <w:rPr>
          <w:szCs w:val="24"/>
        </w:rPr>
        <w:t>).</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Melakukan</w:t>
      </w:r>
      <w:proofErr w:type="spellEnd"/>
      <w:r w:rsidRPr="00A33FB8">
        <w:rPr>
          <w:szCs w:val="24"/>
        </w:rPr>
        <w:t xml:space="preserve"> </w:t>
      </w:r>
      <w:proofErr w:type="spellStart"/>
      <w:r w:rsidRPr="00A33FB8">
        <w:rPr>
          <w:szCs w:val="24"/>
        </w:rPr>
        <w:t>uji</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utama</w:t>
      </w:r>
      <w:proofErr w:type="spellEnd"/>
      <w:r w:rsidRPr="00A33FB8">
        <w:rPr>
          <w:szCs w:val="24"/>
        </w:rPr>
        <w:t xml:space="preserve"> (</w:t>
      </w:r>
      <w:proofErr w:type="spellStart"/>
      <w:r w:rsidRPr="00A33FB8">
        <w:rPr>
          <w:szCs w:val="24"/>
        </w:rPr>
        <w:t>dengan</w:t>
      </w:r>
      <w:proofErr w:type="spellEnd"/>
      <w:r w:rsidRPr="00A33FB8">
        <w:rPr>
          <w:szCs w:val="24"/>
        </w:rPr>
        <w:t xml:space="preserve"> 30-100 </w:t>
      </w:r>
      <w:proofErr w:type="spellStart"/>
      <w:r w:rsidRPr="00A33FB8">
        <w:rPr>
          <w:szCs w:val="24"/>
        </w:rPr>
        <w:t>subyek</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lastRenderedPageBreak/>
        <w:t>Melakukan</w:t>
      </w:r>
      <w:proofErr w:type="spellEnd"/>
      <w:r w:rsidRPr="00A33FB8">
        <w:rPr>
          <w:szCs w:val="24"/>
        </w:rPr>
        <w:t xml:space="preserve"> </w:t>
      </w:r>
      <w:proofErr w:type="spellStart"/>
      <w:r w:rsidRPr="00A33FB8">
        <w:rPr>
          <w:szCs w:val="24"/>
        </w:rPr>
        <w:t>revisi</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berdasarkan</w:t>
      </w:r>
      <w:proofErr w:type="spellEnd"/>
      <w:r w:rsidRPr="00A33FB8">
        <w:rPr>
          <w:szCs w:val="24"/>
        </w:rPr>
        <w:t xml:space="preserve"> saran-saran </w:t>
      </w:r>
      <w:proofErr w:type="spellStart"/>
      <w:r w:rsidRPr="00A33FB8">
        <w:rPr>
          <w:szCs w:val="24"/>
        </w:rPr>
        <w:t>dan</w:t>
      </w:r>
      <w:proofErr w:type="spellEnd"/>
      <w:r w:rsidRPr="00A33FB8">
        <w:rPr>
          <w:szCs w:val="24"/>
        </w:rPr>
        <w:t xml:space="preserve"> </w:t>
      </w:r>
      <w:proofErr w:type="spellStart"/>
      <w:r w:rsidRPr="00A33FB8">
        <w:rPr>
          <w:szCs w:val="24"/>
        </w:rPr>
        <w:t>hasil</w:t>
      </w:r>
      <w:proofErr w:type="spellEnd"/>
      <w:r w:rsidRPr="00A33FB8">
        <w:rPr>
          <w:szCs w:val="24"/>
        </w:rPr>
        <w:t xml:space="preserve"> </w:t>
      </w:r>
      <w:proofErr w:type="spellStart"/>
      <w:r w:rsidRPr="00A33FB8">
        <w:rPr>
          <w:szCs w:val="24"/>
        </w:rPr>
        <w:t>uji</w:t>
      </w:r>
      <w:proofErr w:type="spellEnd"/>
      <w:r w:rsidRPr="00A33FB8">
        <w:rPr>
          <w:szCs w:val="24"/>
        </w:rPr>
        <w:t xml:space="preserve"> </w:t>
      </w:r>
      <w:proofErr w:type="spellStart"/>
      <w:r w:rsidRPr="00A33FB8">
        <w:rPr>
          <w:szCs w:val="24"/>
        </w:rPr>
        <w:t>coba</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utama</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Uji</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dengan</w:t>
      </w:r>
      <w:proofErr w:type="spellEnd"/>
      <w:r w:rsidRPr="00A33FB8">
        <w:rPr>
          <w:szCs w:val="24"/>
        </w:rPr>
        <w:t xml:space="preserve"> 30-200 </w:t>
      </w:r>
      <w:proofErr w:type="spellStart"/>
      <w:r w:rsidRPr="00A33FB8">
        <w:rPr>
          <w:szCs w:val="24"/>
        </w:rPr>
        <w:t>subyek</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Revisi</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akhir</w:t>
      </w:r>
      <w:proofErr w:type="spellEnd"/>
      <w:r w:rsidRPr="00A33FB8">
        <w:rPr>
          <w:szCs w:val="24"/>
        </w:rPr>
        <w:t xml:space="preserve">. </w:t>
      </w:r>
    </w:p>
    <w:p w:rsidR="009D561F" w:rsidRPr="009D561F" w:rsidRDefault="00492C97" w:rsidP="0072040F">
      <w:pPr>
        <w:pStyle w:val="BodyTextIndent"/>
        <w:numPr>
          <w:ilvl w:val="0"/>
          <w:numId w:val="1"/>
        </w:numPr>
        <w:tabs>
          <w:tab w:val="clear" w:pos="0"/>
          <w:tab w:val="left" w:pos="270"/>
          <w:tab w:val="left" w:pos="360"/>
        </w:tabs>
        <w:spacing w:before="240"/>
        <w:ind w:left="0" w:right="260"/>
        <w:jc w:val="both"/>
        <w:rPr>
          <w:szCs w:val="24"/>
        </w:rPr>
      </w:pPr>
      <w:proofErr w:type="spellStart"/>
      <w:r w:rsidRPr="009D561F">
        <w:rPr>
          <w:szCs w:val="24"/>
        </w:rPr>
        <w:lastRenderedPageBreak/>
        <w:t>Membuat</w:t>
      </w:r>
      <w:proofErr w:type="spellEnd"/>
      <w:r w:rsidRPr="009D561F">
        <w:rPr>
          <w:szCs w:val="24"/>
        </w:rPr>
        <w:t xml:space="preserve"> </w:t>
      </w:r>
      <w:proofErr w:type="spellStart"/>
      <w:r w:rsidRPr="009D561F">
        <w:rPr>
          <w:szCs w:val="24"/>
        </w:rPr>
        <w:t>laporan</w:t>
      </w:r>
      <w:proofErr w:type="spellEnd"/>
      <w:r w:rsidRPr="009D561F">
        <w:rPr>
          <w:szCs w:val="24"/>
        </w:rPr>
        <w:t xml:space="preserve"> </w:t>
      </w:r>
      <w:proofErr w:type="spellStart"/>
      <w:r w:rsidRPr="009D561F">
        <w:rPr>
          <w:szCs w:val="24"/>
        </w:rPr>
        <w:t>mengenai</w:t>
      </w:r>
      <w:proofErr w:type="spellEnd"/>
      <w:r w:rsidRPr="009D561F">
        <w:rPr>
          <w:szCs w:val="24"/>
        </w:rPr>
        <w:t xml:space="preserve"> </w:t>
      </w:r>
      <w:proofErr w:type="spellStart"/>
      <w:r w:rsidRPr="009D561F">
        <w:rPr>
          <w:szCs w:val="24"/>
        </w:rPr>
        <w:t>produk</w:t>
      </w:r>
      <w:proofErr w:type="spellEnd"/>
      <w:r w:rsidRPr="009D561F">
        <w:rPr>
          <w:szCs w:val="24"/>
        </w:rPr>
        <w:t xml:space="preserve"> </w:t>
      </w:r>
      <w:proofErr w:type="spellStart"/>
      <w:r w:rsidRPr="009D561F">
        <w:rPr>
          <w:szCs w:val="24"/>
        </w:rPr>
        <w:t>pada</w:t>
      </w:r>
      <w:proofErr w:type="spellEnd"/>
      <w:r w:rsidRPr="009D561F">
        <w:rPr>
          <w:szCs w:val="24"/>
        </w:rPr>
        <w:t xml:space="preserve"> </w:t>
      </w:r>
      <w:proofErr w:type="spellStart"/>
      <w:r w:rsidRPr="009D561F">
        <w:rPr>
          <w:szCs w:val="24"/>
        </w:rPr>
        <w:t>jurnal</w:t>
      </w:r>
      <w:proofErr w:type="spellEnd"/>
      <w:r w:rsidRPr="009D561F">
        <w:rPr>
          <w:szCs w:val="24"/>
        </w:rPr>
        <w:t xml:space="preserve">, </w:t>
      </w:r>
      <w:proofErr w:type="spellStart"/>
      <w:r w:rsidRPr="009D561F">
        <w:rPr>
          <w:szCs w:val="24"/>
        </w:rPr>
        <w:t>bekerja</w:t>
      </w:r>
      <w:proofErr w:type="spellEnd"/>
      <w:r w:rsidRPr="009D561F">
        <w:rPr>
          <w:szCs w:val="24"/>
        </w:rPr>
        <w:t xml:space="preserve"> </w:t>
      </w:r>
      <w:proofErr w:type="spellStart"/>
      <w:r w:rsidRPr="009D561F">
        <w:rPr>
          <w:szCs w:val="24"/>
        </w:rPr>
        <w:t>dengan</w:t>
      </w:r>
      <w:proofErr w:type="spellEnd"/>
      <w:r w:rsidRPr="009D561F">
        <w:rPr>
          <w:szCs w:val="24"/>
        </w:rPr>
        <w:t xml:space="preserve"> </w:t>
      </w:r>
      <w:proofErr w:type="spellStart"/>
      <w:r w:rsidRPr="009D561F">
        <w:rPr>
          <w:szCs w:val="24"/>
        </w:rPr>
        <w:t>penerbit</w:t>
      </w:r>
      <w:proofErr w:type="spellEnd"/>
      <w:r w:rsidRPr="009D561F">
        <w:rPr>
          <w:szCs w:val="24"/>
        </w:rPr>
        <w:t xml:space="preserve"> yang </w:t>
      </w:r>
      <w:proofErr w:type="spellStart"/>
      <w:r w:rsidRPr="009D561F">
        <w:rPr>
          <w:szCs w:val="24"/>
        </w:rPr>
        <w:t>dapat</w:t>
      </w:r>
      <w:proofErr w:type="spellEnd"/>
      <w:r w:rsidRPr="009D561F">
        <w:rPr>
          <w:szCs w:val="24"/>
        </w:rPr>
        <w:t xml:space="preserve"> </w:t>
      </w:r>
      <w:proofErr w:type="spellStart"/>
      <w:r w:rsidRPr="009D561F">
        <w:rPr>
          <w:szCs w:val="24"/>
        </w:rPr>
        <w:t>melakukan</w:t>
      </w:r>
      <w:proofErr w:type="spellEnd"/>
      <w:r w:rsidRPr="009D561F">
        <w:rPr>
          <w:szCs w:val="24"/>
        </w:rPr>
        <w:t xml:space="preserve"> </w:t>
      </w:r>
      <w:proofErr w:type="spellStart"/>
      <w:r w:rsidRPr="009D561F">
        <w:rPr>
          <w:szCs w:val="24"/>
        </w:rPr>
        <w:t>distribusi</w:t>
      </w:r>
      <w:proofErr w:type="spellEnd"/>
      <w:r w:rsidRPr="009D561F">
        <w:rPr>
          <w:szCs w:val="24"/>
        </w:rPr>
        <w:t xml:space="preserve"> </w:t>
      </w:r>
      <w:proofErr w:type="spellStart"/>
      <w:r w:rsidRPr="009D561F">
        <w:rPr>
          <w:szCs w:val="24"/>
        </w:rPr>
        <w:t>secara</w:t>
      </w:r>
      <w:proofErr w:type="spellEnd"/>
      <w:r w:rsidRPr="009D561F">
        <w:rPr>
          <w:szCs w:val="24"/>
        </w:rPr>
        <w:t xml:space="preserve"> </w:t>
      </w:r>
      <w:proofErr w:type="spellStart"/>
      <w:r w:rsidRPr="009D561F">
        <w:rPr>
          <w:szCs w:val="24"/>
        </w:rPr>
        <w:t>komersial</w:t>
      </w:r>
      <w:proofErr w:type="spellEnd"/>
      <w:r w:rsidRPr="009D561F">
        <w:rPr>
          <w:szCs w:val="24"/>
        </w:rPr>
        <w:t>.</w:t>
      </w:r>
    </w:p>
    <w:p w:rsidR="009D561F" w:rsidRDefault="009D561F" w:rsidP="0072040F">
      <w:pPr>
        <w:pStyle w:val="ListParagraph"/>
        <w:spacing w:before="240" w:after="0" w:line="240" w:lineRule="auto"/>
        <w:ind w:left="0" w:right="260"/>
        <w:jc w:val="both"/>
        <w:rPr>
          <w:rFonts w:ascii="Times New Roman" w:eastAsia="Times New Roman" w:hAnsi="Times New Roman" w:cs="Times New Roman"/>
          <w:sz w:val="24"/>
          <w:szCs w:val="24"/>
        </w:rPr>
        <w:sectPr w:rsidR="009D561F" w:rsidSect="00EF1DAE">
          <w:type w:val="continuous"/>
          <w:pgSz w:w="12240" w:h="15840"/>
          <w:pgMar w:top="2268" w:right="1701" w:bottom="1701" w:left="2268" w:header="720" w:footer="720" w:gutter="0"/>
          <w:cols w:num="2" w:space="387"/>
          <w:docGrid w:linePitch="360"/>
        </w:sectPr>
      </w:pPr>
    </w:p>
    <w:p w:rsidR="009D561F" w:rsidRDefault="009D561F" w:rsidP="0072040F">
      <w:pPr>
        <w:pStyle w:val="ListParagraph"/>
        <w:spacing w:before="240" w:after="0" w:line="240" w:lineRule="auto"/>
        <w:ind w:left="0" w:right="260"/>
        <w:jc w:val="both"/>
        <w:rPr>
          <w:rFonts w:ascii="Times New Roman" w:eastAsia="Times New Roman" w:hAnsi="Times New Roman" w:cs="Times New Roman"/>
          <w:sz w:val="24"/>
          <w:szCs w:val="24"/>
        </w:rPr>
      </w:pPr>
    </w:p>
    <w:p w:rsidR="00492C97" w:rsidRPr="00A33FB8" w:rsidRDefault="00492C97" w:rsidP="0072040F">
      <w:pPr>
        <w:pStyle w:val="ListParagraph"/>
        <w:spacing w:before="240" w:after="0" w:line="240" w:lineRule="auto"/>
        <w:ind w:left="0" w:right="260"/>
        <w:jc w:val="both"/>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t xml:space="preserve">HASILDAN PEMBAHASAN </w:t>
      </w:r>
    </w:p>
    <w:p w:rsidR="00B5704A" w:rsidRDefault="009D561F" w:rsidP="0072040F">
      <w:pPr>
        <w:pStyle w:val="ListParagraph"/>
        <w:spacing w:before="240" w:after="0" w:line="240" w:lineRule="auto"/>
        <w:ind w:left="0" w:right="-18"/>
        <w:jc w:val="both"/>
        <w:rPr>
          <w:rFonts w:ascii="Times New Roman" w:hAnsi="Times New Roman" w:cs="Times New Roman"/>
          <w:sz w:val="24"/>
          <w:szCs w:val="24"/>
        </w:rPr>
      </w:pPr>
      <w:r>
        <w:rPr>
          <w:rFonts w:ascii="Times New Roman" w:hAnsi="Times New Roman" w:cs="Times New Roman"/>
          <w:sz w:val="24"/>
          <w:szCs w:val="24"/>
        </w:rPr>
        <w:tab/>
      </w:r>
      <w:proofErr w:type="spellStart"/>
      <w:r w:rsidR="00B5704A" w:rsidRPr="00A33FB8">
        <w:rPr>
          <w:rFonts w:ascii="Times New Roman" w:hAnsi="Times New Roman" w:cs="Times New Roman"/>
          <w:sz w:val="24"/>
          <w:szCs w:val="24"/>
        </w:rPr>
        <w:t>Berdasark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hasil</w:t>
      </w:r>
      <w:proofErr w:type="spellEnd"/>
      <w:r w:rsidR="00B5704A">
        <w:rPr>
          <w:rFonts w:ascii="Times New Roman" w:hAnsi="Times New Roman" w:cs="Times New Roman"/>
          <w:sz w:val="24"/>
          <w:szCs w:val="24"/>
        </w:rPr>
        <w:t xml:space="preserve"> </w:t>
      </w:r>
      <w:proofErr w:type="spellStart"/>
      <w:r w:rsidR="00B5704A">
        <w:rPr>
          <w:rFonts w:ascii="Times New Roman" w:hAnsi="Times New Roman" w:cs="Times New Roman"/>
          <w:sz w:val="24"/>
          <w:szCs w:val="24"/>
        </w:rPr>
        <w:t>dari</w:t>
      </w:r>
      <w:proofErr w:type="spellEnd"/>
      <w:r w:rsidR="00B5704A" w:rsidRPr="00A33FB8">
        <w:rPr>
          <w:rFonts w:ascii="Times New Roman" w:hAnsi="Times New Roman" w:cs="Times New Roman"/>
          <w:sz w:val="24"/>
          <w:szCs w:val="24"/>
        </w:rPr>
        <w:t xml:space="preserve"> </w:t>
      </w:r>
      <w:r w:rsidR="00B5704A" w:rsidRPr="00A33FB8">
        <w:rPr>
          <w:rFonts w:ascii="Times New Roman" w:hAnsi="Times New Roman" w:cs="Times New Roman"/>
          <w:i/>
          <w:sz w:val="24"/>
          <w:szCs w:val="24"/>
        </w:rPr>
        <w:t>output</w:t>
      </w:r>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eng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menggunakan</w:t>
      </w:r>
      <w:proofErr w:type="spellEnd"/>
      <w:r w:rsidR="00B5704A" w:rsidRPr="00A33FB8">
        <w:rPr>
          <w:rFonts w:ascii="Times New Roman" w:hAnsi="Times New Roman" w:cs="Times New Roman"/>
          <w:sz w:val="24"/>
          <w:szCs w:val="24"/>
        </w:rPr>
        <w:t xml:space="preserve"> SPSS 16 </w:t>
      </w:r>
      <w:proofErr w:type="spellStart"/>
      <w:r w:rsidR="00B5704A" w:rsidRPr="00A33FB8">
        <w:rPr>
          <w:rFonts w:ascii="Times New Roman" w:hAnsi="Times New Roman" w:cs="Times New Roman"/>
          <w:sz w:val="24"/>
          <w:szCs w:val="24"/>
        </w:rPr>
        <w:t>bahwa</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nilai</w:t>
      </w:r>
      <w:proofErr w:type="spellEnd"/>
      <w:r w:rsidR="00B5704A" w:rsidRPr="00A33FB8">
        <w:rPr>
          <w:rFonts w:ascii="Times New Roman" w:hAnsi="Times New Roman" w:cs="Times New Roman"/>
          <w:sz w:val="24"/>
          <w:szCs w:val="24"/>
        </w:rPr>
        <w:t xml:space="preserve"> rata-rata </w:t>
      </w:r>
      <w:r w:rsidR="00B5704A">
        <w:rPr>
          <w:rFonts w:ascii="Times New Roman" w:hAnsi="Times New Roman" w:cs="Times New Roman"/>
          <w:sz w:val="24"/>
          <w:szCs w:val="24"/>
          <w:lang w:val="id-ID"/>
        </w:rPr>
        <w:t xml:space="preserve">hasil </w:t>
      </w:r>
      <w:r w:rsidR="00B5704A">
        <w:rPr>
          <w:rFonts w:ascii="Times New Roman" w:hAnsi="Times New Roman" w:cs="Times New Roman"/>
          <w:i/>
          <w:sz w:val="24"/>
          <w:szCs w:val="24"/>
        </w:rPr>
        <w:t>h</w:t>
      </w:r>
      <w:r w:rsidR="00B5704A" w:rsidRPr="0063475A">
        <w:rPr>
          <w:rFonts w:ascii="Times New Roman" w:hAnsi="Times New Roman" w:cs="Times New Roman"/>
          <w:i/>
          <w:sz w:val="24"/>
          <w:szCs w:val="24"/>
        </w:rPr>
        <w:t>eading</w:t>
      </w:r>
      <w:r w:rsidR="00B5704A" w:rsidRPr="00A33FB8">
        <w:rPr>
          <w:rFonts w:ascii="Times New Roman" w:hAnsi="Times New Roman" w:cs="Times New Roman"/>
          <w:sz w:val="24"/>
          <w:szCs w:val="24"/>
          <w:lang w:val="id-ID"/>
        </w:rPr>
        <w:t xml:space="preserve">  </w:t>
      </w:r>
      <w:proofErr w:type="spellStart"/>
      <w:r w:rsidR="00B5704A">
        <w:rPr>
          <w:rFonts w:ascii="Times New Roman" w:hAnsi="Times New Roman" w:cs="Times New Roman"/>
          <w:sz w:val="24"/>
          <w:szCs w:val="24"/>
        </w:rPr>
        <w:t>sepak</w:t>
      </w:r>
      <w:proofErr w:type="spellEnd"/>
      <w:r w:rsidR="00B5704A">
        <w:rPr>
          <w:rFonts w:ascii="Times New Roman" w:hAnsi="Times New Roman" w:cs="Times New Roman"/>
          <w:sz w:val="24"/>
          <w:szCs w:val="24"/>
        </w:rPr>
        <w:t xml:space="preserve"> bola </w:t>
      </w:r>
      <w:proofErr w:type="spellStart"/>
      <w:r w:rsidR="00B5704A" w:rsidRPr="00A33FB8">
        <w:rPr>
          <w:rFonts w:ascii="Times New Roman" w:hAnsi="Times New Roman" w:cs="Times New Roman"/>
          <w:sz w:val="24"/>
          <w:szCs w:val="24"/>
        </w:rPr>
        <w:t>sebelum</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iberikan</w:t>
      </w:r>
      <w:proofErr w:type="spellEnd"/>
      <w:r w:rsidR="00B5704A" w:rsidRPr="00A33FB8">
        <w:rPr>
          <w:rFonts w:ascii="Times New Roman" w:hAnsi="Times New Roman" w:cs="Times New Roman"/>
          <w:sz w:val="24"/>
          <w:szCs w:val="24"/>
        </w:rPr>
        <w:t xml:space="preserve"> model </w:t>
      </w:r>
      <w:r w:rsidR="00B5704A" w:rsidRPr="00A33FB8">
        <w:rPr>
          <w:rFonts w:ascii="Times New Roman" w:hAnsi="Times New Roman" w:cs="Times New Roman"/>
          <w:sz w:val="24"/>
          <w:szCs w:val="24"/>
          <w:lang w:val="id-ID"/>
        </w:rPr>
        <w:t xml:space="preserve">latihan </w:t>
      </w:r>
      <w:proofErr w:type="spellStart"/>
      <w:r w:rsidR="00B5704A" w:rsidRPr="00A33FB8">
        <w:rPr>
          <w:rFonts w:ascii="Times New Roman" w:hAnsi="Times New Roman" w:cs="Times New Roman"/>
          <w:sz w:val="24"/>
          <w:szCs w:val="24"/>
        </w:rPr>
        <w:t>adalah</w:t>
      </w:r>
      <w:proofErr w:type="spellEnd"/>
      <w:r w:rsidR="00B5704A" w:rsidRPr="00A33FB8">
        <w:rPr>
          <w:rFonts w:ascii="Times New Roman" w:hAnsi="Times New Roman" w:cs="Times New Roman"/>
          <w:sz w:val="24"/>
          <w:szCs w:val="24"/>
        </w:rPr>
        <w:t xml:space="preserve"> </w:t>
      </w:r>
      <w:r w:rsidR="00B5704A">
        <w:rPr>
          <w:rFonts w:ascii="Times New Roman" w:hAnsi="Times New Roman" w:cs="Times New Roman"/>
          <w:color w:val="000000"/>
          <w:sz w:val="24"/>
          <w:szCs w:val="24"/>
        </w:rPr>
        <w:t>18.04</w:t>
      </w:r>
      <w:r w:rsidR="00B5704A" w:rsidRPr="00A33FB8">
        <w:rPr>
          <w:rFonts w:ascii="Times New Roman" w:hAnsi="Times New Roman" w:cs="Times New Roman"/>
          <w:color w:val="000000"/>
          <w:sz w:val="24"/>
          <w:szCs w:val="24"/>
        </w:rPr>
        <w:t xml:space="preserve"> </w:t>
      </w:r>
      <w:proofErr w:type="spellStart"/>
      <w:r w:rsidR="00B5704A" w:rsidRPr="00A33FB8">
        <w:rPr>
          <w:rFonts w:ascii="Times New Roman" w:hAnsi="Times New Roman" w:cs="Times New Roman"/>
          <w:sz w:val="24"/>
          <w:szCs w:val="24"/>
        </w:rPr>
        <w:t>d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setelah</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iberik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perlaku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engan</w:t>
      </w:r>
      <w:proofErr w:type="spellEnd"/>
      <w:r w:rsidR="00B5704A" w:rsidRPr="00A33FB8">
        <w:rPr>
          <w:rFonts w:ascii="Times New Roman" w:hAnsi="Times New Roman" w:cs="Times New Roman"/>
          <w:sz w:val="24"/>
          <w:szCs w:val="24"/>
        </w:rPr>
        <w:t xml:space="preserve"> model </w:t>
      </w:r>
      <w:r w:rsidR="00B5704A" w:rsidRPr="00A33FB8">
        <w:rPr>
          <w:rFonts w:ascii="Times New Roman" w:hAnsi="Times New Roman" w:cs="Times New Roman"/>
          <w:sz w:val="24"/>
          <w:szCs w:val="24"/>
          <w:lang w:val="id-ID"/>
        </w:rPr>
        <w:t>latiha</w:t>
      </w:r>
      <w:r w:rsidR="00B5704A">
        <w:rPr>
          <w:rFonts w:ascii="Times New Roman" w:hAnsi="Times New Roman" w:cs="Times New Roman"/>
          <w:sz w:val="24"/>
          <w:szCs w:val="24"/>
        </w:rPr>
        <w:t>n 23.78</w:t>
      </w:r>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artinya</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bahwa</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nilai</w:t>
      </w:r>
      <w:proofErr w:type="spellEnd"/>
      <w:r w:rsidR="00B5704A" w:rsidRPr="00A33FB8">
        <w:rPr>
          <w:rFonts w:ascii="Times New Roman" w:hAnsi="Times New Roman" w:cs="Times New Roman"/>
          <w:sz w:val="24"/>
          <w:szCs w:val="24"/>
        </w:rPr>
        <w:t xml:space="preserve"> rata-rata </w:t>
      </w:r>
      <w:r w:rsidR="00B5704A" w:rsidRPr="0063475A">
        <w:rPr>
          <w:rFonts w:ascii="Times New Roman" w:hAnsi="Times New Roman" w:cs="Times New Roman"/>
          <w:i/>
          <w:sz w:val="24"/>
          <w:szCs w:val="24"/>
        </w:rPr>
        <w:t>heading</w:t>
      </w:r>
      <w:r w:rsidR="00B5704A" w:rsidRPr="00A33FB8">
        <w:rPr>
          <w:rFonts w:ascii="Times New Roman" w:hAnsi="Times New Roman" w:cs="Times New Roman"/>
          <w:sz w:val="24"/>
          <w:szCs w:val="24"/>
          <w:lang w:val="id-ID"/>
        </w:rPr>
        <w:t xml:space="preserve"> </w:t>
      </w:r>
      <w:proofErr w:type="spellStart"/>
      <w:r w:rsidR="00B5704A">
        <w:rPr>
          <w:rFonts w:ascii="Times New Roman" w:hAnsi="Times New Roman" w:cs="Times New Roman"/>
          <w:sz w:val="24"/>
          <w:szCs w:val="24"/>
        </w:rPr>
        <w:t>sepakbola</w:t>
      </w:r>
      <w:proofErr w:type="spellEnd"/>
      <w:r w:rsidR="00B5704A">
        <w:rPr>
          <w:rFonts w:ascii="Times New Roman" w:hAnsi="Times New Roman" w:cs="Times New Roman"/>
          <w:sz w:val="24"/>
          <w:szCs w:val="24"/>
        </w:rPr>
        <w:t xml:space="preserve"> </w:t>
      </w:r>
      <w:r w:rsidR="00B5704A" w:rsidRPr="00A33FB8">
        <w:rPr>
          <w:rFonts w:ascii="Times New Roman" w:hAnsi="Times New Roman" w:cs="Times New Roman"/>
          <w:sz w:val="24"/>
          <w:szCs w:val="24"/>
          <w:lang w:val="id-ID"/>
        </w:rPr>
        <w:t>adanya peningkatan</w:t>
      </w:r>
    </w:p>
    <w:tbl>
      <w:tblPr>
        <w:tblpPr w:leftFromText="180" w:rightFromText="180" w:vertAnchor="page" w:horzAnchor="margin" w:tblpY="6565"/>
        <w:tblW w:w="3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453"/>
        <w:gridCol w:w="567"/>
        <w:gridCol w:w="270"/>
        <w:gridCol w:w="810"/>
        <w:gridCol w:w="1890"/>
      </w:tblGrid>
      <w:tr w:rsidR="00EF1DAE" w:rsidRPr="00B5704A" w:rsidTr="00EF1DAE">
        <w:trPr>
          <w:cantSplit/>
          <w:tblHeader/>
        </w:trPr>
        <w:tc>
          <w:tcPr>
            <w:tcW w:w="3990" w:type="dxa"/>
            <w:gridSpan w:val="5"/>
            <w:tcBorders>
              <w:top w:val="nil"/>
              <w:left w:val="nil"/>
              <w:bottom w:val="nil"/>
              <w:right w:val="nil"/>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b/>
                <w:bCs/>
                <w:color w:val="000000"/>
                <w:sz w:val="16"/>
                <w:szCs w:val="16"/>
              </w:rPr>
              <w:t>Paired Samples Correlations</w:t>
            </w:r>
          </w:p>
        </w:tc>
      </w:tr>
      <w:tr w:rsidR="00EF1DAE" w:rsidRPr="00B5704A" w:rsidTr="00EF1DAE">
        <w:trPr>
          <w:cantSplit/>
          <w:tblHeader/>
        </w:trPr>
        <w:tc>
          <w:tcPr>
            <w:tcW w:w="45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Times New Roman"/>
                <w:sz w:val="16"/>
                <w:szCs w:val="16"/>
              </w:rPr>
            </w:pPr>
          </w:p>
        </w:tc>
        <w:tc>
          <w:tcPr>
            <w:tcW w:w="56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Times New Roman"/>
                <w:sz w:val="16"/>
                <w:szCs w:val="16"/>
              </w:rPr>
            </w:pPr>
          </w:p>
        </w:tc>
        <w:tc>
          <w:tcPr>
            <w:tcW w:w="2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N</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Correlation</w:t>
            </w:r>
          </w:p>
        </w:tc>
        <w:tc>
          <w:tcPr>
            <w:tcW w:w="189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Sig.</w:t>
            </w:r>
          </w:p>
        </w:tc>
      </w:tr>
      <w:tr w:rsidR="00EF1DAE" w:rsidRPr="00B5704A" w:rsidTr="00EF1DAE">
        <w:trPr>
          <w:cantSplit/>
          <w:trHeight w:val="395"/>
        </w:trPr>
        <w:tc>
          <w:tcPr>
            <w:tcW w:w="45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Arial"/>
                <w:color w:val="000000"/>
                <w:sz w:val="16"/>
                <w:szCs w:val="16"/>
              </w:rPr>
            </w:pPr>
            <w:r w:rsidRPr="00B5704A">
              <w:rPr>
                <w:rFonts w:cs="Arial"/>
                <w:color w:val="000000"/>
                <w:sz w:val="16"/>
                <w:szCs w:val="16"/>
              </w:rPr>
              <w:t>Pair 1</w:t>
            </w:r>
          </w:p>
        </w:tc>
        <w:tc>
          <w:tcPr>
            <w:tcW w:w="56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Arial"/>
                <w:color w:val="000000"/>
                <w:sz w:val="16"/>
                <w:szCs w:val="16"/>
              </w:rPr>
            </w:pPr>
            <w:r w:rsidRPr="00B5704A">
              <w:rPr>
                <w:rFonts w:cs="Arial"/>
                <w:color w:val="000000"/>
                <w:sz w:val="16"/>
                <w:szCs w:val="16"/>
              </w:rPr>
              <w:t xml:space="preserve">Pretest &amp; </w:t>
            </w:r>
            <w:proofErr w:type="spellStart"/>
            <w:r w:rsidRPr="00B5704A">
              <w:rPr>
                <w:rFonts w:cs="Arial"/>
                <w:color w:val="000000"/>
                <w:sz w:val="16"/>
                <w:szCs w:val="16"/>
              </w:rPr>
              <w:t>Postest</w:t>
            </w:r>
            <w:proofErr w:type="spellEnd"/>
          </w:p>
        </w:tc>
        <w:tc>
          <w:tcPr>
            <w:tcW w:w="2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50</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107</w:t>
            </w:r>
          </w:p>
        </w:tc>
        <w:tc>
          <w:tcPr>
            <w:tcW w:w="189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458</w:t>
            </w:r>
          </w:p>
        </w:tc>
      </w:tr>
    </w:tbl>
    <w:p w:rsidR="00EF1DAE" w:rsidRDefault="00EF1DAE" w:rsidP="00EF1DAE">
      <w:pPr>
        <w:pStyle w:val="ListParagraph"/>
        <w:spacing w:after="0" w:line="240" w:lineRule="auto"/>
        <w:ind w:left="0" w:right="-18"/>
        <w:jc w:val="both"/>
        <w:rPr>
          <w:rFonts w:ascii="Times New Roman" w:hAnsi="Times New Roman" w:cs="Times New Roman"/>
          <w:sz w:val="24"/>
          <w:szCs w:val="24"/>
        </w:rPr>
      </w:pPr>
    </w:p>
    <w:p w:rsidR="00EF1DAE" w:rsidRDefault="00EF1DAE" w:rsidP="00EF1DAE">
      <w:pPr>
        <w:pStyle w:val="ListParagraph"/>
        <w:spacing w:after="0" w:line="240" w:lineRule="auto"/>
        <w:ind w:left="0" w:right="-18" w:firstLine="720"/>
        <w:jc w:val="both"/>
        <w:rPr>
          <w:rFonts w:ascii="Times New Roman" w:hAnsi="Times New Roman" w:cs="Times New Roman"/>
          <w:sz w:val="24"/>
          <w:szCs w:val="24"/>
        </w:rPr>
      </w:pPr>
      <w:proofErr w:type="spellStart"/>
      <w:r w:rsidRPr="00A33FB8">
        <w:rPr>
          <w:rFonts w:ascii="Times New Roman" w:hAnsi="Times New Roman" w:cs="Times New Roman"/>
          <w:sz w:val="24"/>
          <w:szCs w:val="24"/>
        </w:rPr>
        <w:t>Berdasark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hasil</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i/>
          <w:sz w:val="24"/>
          <w:szCs w:val="24"/>
        </w:rPr>
        <w:t>oupu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tabel</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atas</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bahw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oefisie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orelasi</w:t>
      </w:r>
      <w:proofErr w:type="spellEnd"/>
      <w:r w:rsidRPr="00A33FB8">
        <w:rPr>
          <w:rFonts w:ascii="Times New Roman" w:hAnsi="Times New Roman" w:cs="Times New Roman"/>
          <w:sz w:val="24"/>
          <w:szCs w:val="24"/>
        </w:rPr>
        <w:t xml:space="preserve"> </w:t>
      </w:r>
      <w:r w:rsidRPr="00A33FB8">
        <w:rPr>
          <w:rFonts w:ascii="Times New Roman" w:hAnsi="Times New Roman" w:cs="Times New Roman"/>
          <w:sz w:val="24"/>
          <w:szCs w:val="24"/>
          <w:lang w:val="id-ID"/>
        </w:rPr>
        <w:t>latihan</w:t>
      </w:r>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belum</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sudah</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iberikan</w:t>
      </w:r>
      <w:proofErr w:type="spellEnd"/>
      <w:r w:rsidRPr="00A33FB8">
        <w:rPr>
          <w:rFonts w:ascii="Times New Roman" w:hAnsi="Times New Roman" w:cs="Times New Roman"/>
          <w:sz w:val="24"/>
          <w:szCs w:val="24"/>
        </w:rPr>
        <w:t xml:space="preserve"> model </w:t>
      </w:r>
      <w:r>
        <w:rPr>
          <w:rFonts w:ascii="Times New Roman" w:hAnsi="Times New Roman" w:cs="Times New Roman"/>
          <w:sz w:val="24"/>
          <w:szCs w:val="24"/>
        </w:rPr>
        <w:t xml:space="preserve">heading </w:t>
      </w:r>
      <w:proofErr w:type="spellStart"/>
      <w:r>
        <w:rPr>
          <w:rFonts w:ascii="Times New Roman" w:hAnsi="Times New Roman" w:cs="Times New Roman"/>
          <w:sz w:val="24"/>
          <w:szCs w:val="24"/>
        </w:rPr>
        <w:t>sepakb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ku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10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value </w:t>
      </w:r>
      <w:r w:rsidRPr="00A33FB8">
        <w:rPr>
          <w:rFonts w:ascii="Times New Roman" w:hAnsi="Times New Roman" w:cs="Times New Roman"/>
          <w:sz w:val="24"/>
          <w:szCs w:val="24"/>
        </w:rPr>
        <w:t>0.</w:t>
      </w:r>
      <w:r>
        <w:rPr>
          <w:rFonts w:ascii="Times New Roman" w:hAnsi="Times New Roman" w:cs="Times New Roman"/>
          <w:sz w:val="24"/>
          <w:szCs w:val="24"/>
        </w:rPr>
        <w:t>458</w:t>
      </w:r>
      <w:r w:rsidRPr="00A33FB8">
        <w:rPr>
          <w:rFonts w:ascii="Times New Roman" w:hAnsi="Times New Roman" w:cs="Times New Roman"/>
          <w:sz w:val="24"/>
          <w:szCs w:val="24"/>
        </w:rPr>
        <w:t xml:space="preserve"> &lt; 0.05 </w:t>
      </w:r>
      <w:proofErr w:type="spellStart"/>
      <w:r w:rsidRPr="00A33FB8">
        <w:rPr>
          <w:rFonts w:ascii="Times New Roman" w:hAnsi="Times New Roman" w:cs="Times New Roman"/>
          <w:sz w:val="24"/>
          <w:szCs w:val="24"/>
        </w:rPr>
        <w:t>jad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esimpulanny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ignifikan</w:t>
      </w:r>
      <w:proofErr w:type="spellEnd"/>
    </w:p>
    <w:p w:rsidR="009D561F" w:rsidRPr="009D561F" w:rsidRDefault="009D561F" w:rsidP="0072040F">
      <w:pPr>
        <w:pStyle w:val="ListParagraph"/>
        <w:spacing w:after="0" w:line="240" w:lineRule="auto"/>
        <w:ind w:left="0" w:right="-18"/>
        <w:jc w:val="both"/>
        <w:rPr>
          <w:rFonts w:ascii="Times New Roman" w:hAnsi="Times New Roman" w:cs="Times New Roman"/>
          <w:sz w:val="24"/>
          <w:szCs w:val="24"/>
        </w:rPr>
      </w:pPr>
    </w:p>
    <w:tbl>
      <w:tblPr>
        <w:tblpPr w:leftFromText="180" w:rightFromText="180" w:vertAnchor="text" w:horzAnchor="margin" w:tblpY="-15"/>
        <w:tblW w:w="3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90"/>
        <w:gridCol w:w="630"/>
        <w:gridCol w:w="540"/>
        <w:gridCol w:w="270"/>
        <w:gridCol w:w="990"/>
        <w:gridCol w:w="936"/>
        <w:gridCol w:w="234"/>
      </w:tblGrid>
      <w:tr w:rsidR="00EF1DAE" w:rsidRPr="0063475A" w:rsidTr="00EF1DAE">
        <w:trPr>
          <w:gridAfter w:val="1"/>
          <w:wAfter w:w="234" w:type="dxa"/>
          <w:cantSplit/>
          <w:trHeight w:val="4"/>
          <w:tblHeader/>
        </w:trPr>
        <w:tc>
          <w:tcPr>
            <w:tcW w:w="3756" w:type="dxa"/>
            <w:gridSpan w:val="6"/>
            <w:tcBorders>
              <w:top w:val="nil"/>
              <w:left w:val="nil"/>
              <w:bottom w:val="nil"/>
              <w:right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b/>
                <w:bCs/>
                <w:color w:val="000000"/>
                <w:sz w:val="16"/>
                <w:szCs w:val="16"/>
              </w:rPr>
              <w:t>Paired Samples Statistics</w:t>
            </w:r>
          </w:p>
        </w:tc>
      </w:tr>
      <w:tr w:rsidR="00EF1DAE" w:rsidRPr="00547CA8" w:rsidTr="00EF1DAE">
        <w:trPr>
          <w:cantSplit/>
          <w:trHeight w:val="68"/>
          <w:tblHeader/>
        </w:trPr>
        <w:tc>
          <w:tcPr>
            <w:tcW w:w="39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rPr>
                <w:rFonts w:cs="Times New Roman"/>
                <w:sz w:val="16"/>
                <w:szCs w:val="16"/>
              </w:rPr>
            </w:pPr>
          </w:p>
        </w:tc>
        <w:tc>
          <w:tcPr>
            <w:tcW w:w="63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jc w:val="center"/>
              <w:rPr>
                <w:rFonts w:cs="Times New Roman"/>
                <w:sz w:val="16"/>
                <w:szCs w:val="16"/>
              </w:rPr>
            </w:pPr>
          </w:p>
        </w:tc>
        <w:tc>
          <w:tcPr>
            <w:tcW w:w="5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Mean</w:t>
            </w:r>
          </w:p>
        </w:tc>
        <w:tc>
          <w:tcPr>
            <w:tcW w:w="27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N</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Std. Deviation</w:t>
            </w:r>
          </w:p>
        </w:tc>
        <w:tc>
          <w:tcPr>
            <w:tcW w:w="117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Std. Error Mean</w:t>
            </w:r>
          </w:p>
        </w:tc>
      </w:tr>
      <w:tr w:rsidR="00EF1DAE" w:rsidRPr="00547CA8" w:rsidTr="00EF1DAE">
        <w:trPr>
          <w:cantSplit/>
          <w:trHeight w:val="215"/>
          <w:tblHeader/>
        </w:trPr>
        <w:tc>
          <w:tcPr>
            <w:tcW w:w="39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rPr>
                <w:rFonts w:cs="Arial"/>
                <w:color w:val="000000"/>
                <w:sz w:val="16"/>
                <w:szCs w:val="16"/>
              </w:rPr>
            </w:pPr>
            <w:r w:rsidRPr="0063475A">
              <w:rPr>
                <w:rFonts w:cs="Arial"/>
                <w:color w:val="000000"/>
                <w:sz w:val="16"/>
                <w:szCs w:val="16"/>
              </w:rPr>
              <w:t>Pair 1</w:t>
            </w:r>
          </w:p>
        </w:tc>
        <w:tc>
          <w:tcPr>
            <w:tcW w:w="63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Pretest</w:t>
            </w:r>
          </w:p>
        </w:tc>
        <w:tc>
          <w:tcPr>
            <w:tcW w:w="5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18.04</w:t>
            </w:r>
          </w:p>
        </w:tc>
        <w:tc>
          <w:tcPr>
            <w:tcW w:w="270" w:type="dxa"/>
            <w:tcBorders>
              <w:top w:val="single" w:sz="16" w:space="0" w:color="000000"/>
              <w:bottom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50</w:t>
            </w:r>
          </w:p>
        </w:tc>
        <w:tc>
          <w:tcPr>
            <w:tcW w:w="990" w:type="dxa"/>
            <w:tcBorders>
              <w:top w:val="single" w:sz="16" w:space="0" w:color="000000"/>
              <w:bottom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1.665</w:t>
            </w:r>
          </w:p>
        </w:tc>
        <w:tc>
          <w:tcPr>
            <w:tcW w:w="1170"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236</w:t>
            </w:r>
          </w:p>
        </w:tc>
      </w:tr>
      <w:tr w:rsidR="00EF1DAE" w:rsidRPr="00547CA8" w:rsidTr="00EF1DAE">
        <w:trPr>
          <w:cantSplit/>
          <w:trHeight w:val="2"/>
        </w:trPr>
        <w:tc>
          <w:tcPr>
            <w:tcW w:w="3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rPr>
                <w:rFonts w:cs="Arial"/>
                <w:color w:val="000000"/>
                <w:sz w:val="16"/>
                <w:szCs w:val="16"/>
              </w:rPr>
            </w:pPr>
          </w:p>
        </w:tc>
        <w:tc>
          <w:tcPr>
            <w:tcW w:w="63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jc w:val="center"/>
              <w:rPr>
                <w:rFonts w:cs="Arial"/>
                <w:color w:val="000000"/>
                <w:sz w:val="16"/>
                <w:szCs w:val="16"/>
              </w:rPr>
            </w:pPr>
            <w:proofErr w:type="spellStart"/>
            <w:r w:rsidRPr="0063475A">
              <w:rPr>
                <w:rFonts w:cs="Arial"/>
                <w:color w:val="000000"/>
                <w:sz w:val="16"/>
                <w:szCs w:val="16"/>
              </w:rPr>
              <w:t>Postest</w:t>
            </w:r>
            <w:proofErr w:type="spellEnd"/>
          </w:p>
        </w:tc>
        <w:tc>
          <w:tcPr>
            <w:tcW w:w="5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23.78</w:t>
            </w:r>
          </w:p>
        </w:tc>
        <w:tc>
          <w:tcPr>
            <w:tcW w:w="270" w:type="dxa"/>
            <w:tcBorders>
              <w:top w:val="nil"/>
              <w:bottom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50</w:t>
            </w:r>
          </w:p>
        </w:tc>
        <w:tc>
          <w:tcPr>
            <w:tcW w:w="990" w:type="dxa"/>
            <w:tcBorders>
              <w:top w:val="nil"/>
              <w:bottom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1.418</w:t>
            </w:r>
          </w:p>
        </w:tc>
        <w:tc>
          <w:tcPr>
            <w:tcW w:w="1170"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201</w:t>
            </w:r>
          </w:p>
        </w:tc>
      </w:tr>
    </w:tbl>
    <w:p w:rsidR="005245AA" w:rsidRDefault="00B5704A" w:rsidP="00A2479E">
      <w:pPr>
        <w:pStyle w:val="ListParagraph"/>
        <w:spacing w:before="240" w:after="0" w:line="240" w:lineRule="auto"/>
        <w:ind w:left="0" w:right="-18" w:firstLine="720"/>
        <w:jc w:val="both"/>
        <w:rPr>
          <w:rFonts w:ascii="Times New Roman" w:hAnsi="Times New Roman" w:cs="Times New Roman"/>
          <w:sz w:val="24"/>
          <w:szCs w:val="24"/>
        </w:rPr>
      </w:pPr>
      <w:proofErr w:type="spellStart"/>
      <w:r w:rsidRPr="00A33FB8">
        <w:rPr>
          <w:rFonts w:ascii="Times New Roman" w:hAnsi="Times New Roman" w:cs="Times New Roman"/>
          <w:sz w:val="24"/>
          <w:szCs w:val="24"/>
        </w:rPr>
        <w:t>Dalam</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uj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ignifikans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rbeda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engan</w:t>
      </w:r>
      <w:proofErr w:type="spellEnd"/>
      <w:r w:rsidRPr="00A33FB8">
        <w:rPr>
          <w:rFonts w:ascii="Times New Roman" w:hAnsi="Times New Roman" w:cs="Times New Roman"/>
          <w:sz w:val="24"/>
          <w:szCs w:val="24"/>
        </w:rPr>
        <w:t xml:space="preserve"> SPSS 16 </w:t>
      </w:r>
      <w:r w:rsidRPr="00A33FB8">
        <w:rPr>
          <w:rFonts w:ascii="Times New Roman" w:hAnsi="Times New Roman" w:cs="Times New Roman"/>
          <w:sz w:val="24"/>
          <w:szCs w:val="24"/>
          <w:lang w:val="id-ID"/>
        </w:rPr>
        <w:t>di</w:t>
      </w:r>
      <w:proofErr w:type="spellStart"/>
      <w:r w:rsidRPr="00A33FB8">
        <w:rPr>
          <w:rFonts w:ascii="Times New Roman" w:hAnsi="Times New Roman" w:cs="Times New Roman"/>
          <w:sz w:val="24"/>
          <w:szCs w:val="24"/>
        </w:rPr>
        <w:t>dapa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hasil</w:t>
      </w:r>
      <w:proofErr w:type="spellEnd"/>
      <w:r w:rsidRPr="00A33FB8">
        <w:rPr>
          <w:rFonts w:ascii="Times New Roman" w:hAnsi="Times New Roman" w:cs="Times New Roman"/>
          <w:sz w:val="24"/>
          <w:szCs w:val="24"/>
        </w:rPr>
        <w:t xml:space="preserve"> t-</w:t>
      </w:r>
      <w:proofErr w:type="spellStart"/>
      <w:r w:rsidRPr="00A33FB8">
        <w:rPr>
          <w:rFonts w:ascii="Times New Roman" w:hAnsi="Times New Roman" w:cs="Times New Roman"/>
          <w:sz w:val="24"/>
          <w:szCs w:val="24"/>
        </w:rPr>
        <w:t>hitung</w:t>
      </w:r>
      <w:proofErr w:type="spellEnd"/>
      <w:r w:rsidRPr="00A33FB8">
        <w:rPr>
          <w:rFonts w:ascii="Times New Roman" w:hAnsi="Times New Roman" w:cs="Times New Roman"/>
          <w:sz w:val="24"/>
          <w:szCs w:val="24"/>
        </w:rPr>
        <w:t xml:space="preserve"> = </w:t>
      </w:r>
      <w:r w:rsidR="0056375A" w:rsidRPr="00547CA8">
        <w:t>19.624</w:t>
      </w:r>
      <w:r w:rsidRPr="00A33FB8">
        <w:rPr>
          <w:rFonts w:ascii="Times New Roman" w:hAnsi="Times New Roman" w:cs="Times New Roman"/>
          <w:sz w:val="24"/>
          <w:szCs w:val="24"/>
        </w:rPr>
        <w:t>, d</w:t>
      </w:r>
      <w:r w:rsidRPr="00A33FB8">
        <w:rPr>
          <w:rFonts w:ascii="Times New Roman" w:hAnsi="Times New Roman" w:cs="Times New Roman"/>
          <w:sz w:val="24"/>
          <w:szCs w:val="24"/>
          <w:lang w:val="id-ID"/>
        </w:rPr>
        <w:t>f</w:t>
      </w:r>
      <w:r w:rsidRPr="00A33FB8">
        <w:rPr>
          <w:rFonts w:ascii="Times New Roman" w:hAnsi="Times New Roman" w:cs="Times New Roman"/>
          <w:sz w:val="24"/>
          <w:szCs w:val="24"/>
        </w:rPr>
        <w:t xml:space="preserve"> = </w:t>
      </w:r>
      <w:r w:rsidR="0056375A">
        <w:rPr>
          <w:rFonts w:ascii="Times New Roman" w:hAnsi="Times New Roman" w:cs="Times New Roman"/>
          <w:sz w:val="24"/>
          <w:szCs w:val="24"/>
        </w:rPr>
        <w:t xml:space="preserve">49 </w:t>
      </w:r>
      <w:proofErr w:type="spellStart"/>
      <w:r w:rsidR="0056375A">
        <w:rPr>
          <w:rFonts w:ascii="Times New Roman" w:hAnsi="Times New Roman" w:cs="Times New Roman"/>
          <w:sz w:val="24"/>
          <w:szCs w:val="24"/>
        </w:rPr>
        <w:t>dan</w:t>
      </w:r>
      <w:proofErr w:type="spellEnd"/>
      <w:r w:rsidR="0056375A">
        <w:rPr>
          <w:rFonts w:ascii="Times New Roman" w:hAnsi="Times New Roman" w:cs="Times New Roman"/>
          <w:sz w:val="24"/>
          <w:szCs w:val="24"/>
        </w:rPr>
        <w:t xml:space="preserve"> p-value = 0.000</w:t>
      </w:r>
      <w:r w:rsidRPr="00A33FB8">
        <w:rPr>
          <w:rFonts w:ascii="Times New Roman" w:hAnsi="Times New Roman" w:cs="Times New Roman"/>
          <w:sz w:val="24"/>
          <w:szCs w:val="24"/>
        </w:rPr>
        <w:t xml:space="preserve"> &lt; 0.05 yang </w:t>
      </w:r>
      <w:proofErr w:type="spellStart"/>
      <w:r w:rsidRPr="00A33FB8">
        <w:rPr>
          <w:rFonts w:ascii="Times New Roman" w:hAnsi="Times New Roman" w:cs="Times New Roman"/>
          <w:sz w:val="24"/>
          <w:szCs w:val="24"/>
        </w:rPr>
        <w:t>berart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terdapa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rbedaan</w:t>
      </w:r>
      <w:proofErr w:type="spellEnd"/>
      <w:r w:rsidRPr="00A33FB8">
        <w:rPr>
          <w:rFonts w:ascii="Times New Roman" w:hAnsi="Times New Roman" w:cs="Times New Roman"/>
          <w:sz w:val="24"/>
          <w:szCs w:val="24"/>
        </w:rPr>
        <w:t xml:space="preserve"> yang </w:t>
      </w:r>
      <w:proofErr w:type="spellStart"/>
      <w:r w:rsidRPr="00A33FB8">
        <w:rPr>
          <w:rFonts w:ascii="Times New Roman" w:hAnsi="Times New Roman" w:cs="Times New Roman"/>
          <w:sz w:val="24"/>
          <w:szCs w:val="24"/>
        </w:rPr>
        <w:t>signifikan</w:t>
      </w:r>
      <w:proofErr w:type="spellEnd"/>
      <w:r w:rsidRPr="00A33FB8">
        <w:rPr>
          <w:rFonts w:ascii="Times New Roman" w:hAnsi="Times New Roman" w:cs="Times New Roman"/>
          <w:sz w:val="24"/>
          <w:szCs w:val="24"/>
        </w:rPr>
        <w:t xml:space="preserve"> </w:t>
      </w:r>
      <w:r w:rsidRPr="00A33FB8">
        <w:rPr>
          <w:rFonts w:ascii="Times New Roman" w:hAnsi="Times New Roman" w:cs="Times New Roman"/>
          <w:sz w:val="24"/>
          <w:szCs w:val="24"/>
          <w:lang w:val="id-ID"/>
        </w:rPr>
        <w:t xml:space="preserve">latihan </w:t>
      </w:r>
      <w:r w:rsidR="00404EA9">
        <w:rPr>
          <w:rFonts w:ascii="Times New Roman" w:hAnsi="Times New Roman" w:cs="Times New Roman"/>
          <w:sz w:val="24"/>
          <w:szCs w:val="24"/>
        </w:rPr>
        <w:t xml:space="preserve">heading </w:t>
      </w:r>
      <w:proofErr w:type="spellStart"/>
      <w:r w:rsidRPr="00A33FB8">
        <w:rPr>
          <w:rFonts w:ascii="Times New Roman" w:hAnsi="Times New Roman" w:cs="Times New Roman"/>
          <w:sz w:val="24"/>
          <w:szCs w:val="24"/>
        </w:rPr>
        <w:t>sebelum</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sudah</w:t>
      </w:r>
      <w:proofErr w:type="spellEnd"/>
      <w:r w:rsidRPr="00A33FB8">
        <w:rPr>
          <w:rFonts w:ascii="Times New Roman" w:hAnsi="Times New Roman" w:cs="Times New Roman"/>
          <w:sz w:val="24"/>
          <w:szCs w:val="24"/>
        </w:rPr>
        <w:t xml:space="preserve"> </w:t>
      </w:r>
      <w:r w:rsidRPr="00A33FB8">
        <w:rPr>
          <w:rFonts w:ascii="Times New Roman" w:hAnsi="Times New Roman" w:cs="Times New Roman"/>
          <w:sz w:val="24"/>
          <w:szCs w:val="24"/>
          <w:lang w:val="id-ID"/>
        </w:rPr>
        <w:t>adanya perlakuan</w:t>
      </w:r>
      <w:r w:rsidRPr="00A33FB8">
        <w:rPr>
          <w:rFonts w:ascii="Times New Roman" w:hAnsi="Times New Roman" w:cs="Times New Roman"/>
          <w:sz w:val="24"/>
          <w:szCs w:val="24"/>
        </w:rPr>
        <w:t xml:space="preserve"> model </w:t>
      </w:r>
      <w:r w:rsidRPr="00A33FB8">
        <w:rPr>
          <w:rFonts w:ascii="Times New Roman" w:hAnsi="Times New Roman" w:cs="Times New Roman"/>
          <w:sz w:val="24"/>
          <w:szCs w:val="24"/>
          <w:lang w:val="id-ID"/>
        </w:rPr>
        <w:t>latihan</w:t>
      </w:r>
      <w:r w:rsidR="00404EA9">
        <w:rPr>
          <w:rFonts w:ascii="Times New Roman" w:hAnsi="Times New Roman" w:cs="Times New Roman"/>
          <w:sz w:val="24"/>
          <w:szCs w:val="24"/>
        </w:rPr>
        <w:t xml:space="preserve"> heading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berbasis</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lastRenderedPageBreak/>
        <w:t>sirkuit</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pada</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kolah</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untuk</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usia</w:t>
      </w:r>
      <w:proofErr w:type="spellEnd"/>
      <w:r w:rsidR="00404EA9">
        <w:rPr>
          <w:rFonts w:ascii="Times New Roman" w:hAnsi="Times New Roman" w:cs="Times New Roman"/>
          <w:sz w:val="24"/>
          <w:szCs w:val="24"/>
        </w:rPr>
        <w:t xml:space="preserve"> 14 – 17 </w:t>
      </w:r>
      <w:proofErr w:type="spellStart"/>
      <w:r w:rsidR="00404EA9">
        <w:rPr>
          <w:rFonts w:ascii="Times New Roman" w:hAnsi="Times New Roman" w:cs="Times New Roman"/>
          <w:sz w:val="24"/>
          <w:szCs w:val="24"/>
        </w:rPr>
        <w:t>tahun</w:t>
      </w:r>
      <w:proofErr w:type="spellEnd"/>
      <w:r w:rsidRPr="00A33FB8">
        <w:rPr>
          <w:rFonts w:ascii="Times New Roman" w:hAnsi="Times New Roman" w:cs="Times New Roman"/>
          <w:sz w:val="24"/>
          <w:szCs w:val="24"/>
          <w:lang w:val="id-ID"/>
        </w:rPr>
        <w:t>.</w:t>
      </w:r>
    </w:p>
    <w:p w:rsidR="00B8573A" w:rsidRDefault="00B8573A" w:rsidP="002810DD">
      <w:pPr>
        <w:pStyle w:val="ListParagraph"/>
        <w:spacing w:before="240" w:after="0" w:line="240" w:lineRule="auto"/>
        <w:ind w:left="0" w:right="-18"/>
        <w:jc w:val="both"/>
        <w:rPr>
          <w:rFonts w:ascii="Times New Roman" w:hAnsi="Times New Roman" w:cs="Times New Roman"/>
          <w:sz w:val="24"/>
          <w:szCs w:val="24"/>
        </w:rPr>
      </w:pPr>
    </w:p>
    <w:p w:rsidR="00DB6D7F" w:rsidRPr="00A33FB8" w:rsidRDefault="00EF1DAE" w:rsidP="002810DD">
      <w:pPr>
        <w:pStyle w:val="ListParagraph"/>
        <w:spacing w:before="240" w:after="0" w:line="240" w:lineRule="auto"/>
        <w:ind w:left="0" w:right="-18"/>
        <w:jc w:val="both"/>
        <w:rPr>
          <w:rFonts w:ascii="Times New Roman" w:hAnsi="Times New Roman" w:cs="Times New Roman"/>
          <w:sz w:val="24"/>
          <w:szCs w:val="24"/>
        </w:rPr>
      </w:pPr>
      <w:r w:rsidRPr="00A33FB8">
        <w:rPr>
          <w:rFonts w:ascii="Times New Roman" w:hAnsi="Times New Roman" w:cs="Times New Roman"/>
          <w:noProof/>
          <w:sz w:val="24"/>
          <w:szCs w:val="24"/>
        </w:rPr>
        <w:drawing>
          <wp:inline distT="0" distB="0" distL="0" distR="0">
            <wp:extent cx="2468880" cy="2034540"/>
            <wp:effectExtent l="19050" t="0" r="26670" b="381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F1DAE" w:rsidRDefault="00492C97" w:rsidP="002810DD">
      <w:pPr>
        <w:pStyle w:val="ListParagraph"/>
        <w:spacing w:before="240" w:after="0" w:line="240" w:lineRule="auto"/>
        <w:ind w:left="0" w:right="-18"/>
        <w:jc w:val="both"/>
        <w:rPr>
          <w:rFonts w:ascii="Times New Roman" w:hAnsi="Times New Roman" w:cs="Times New Roman"/>
          <w:sz w:val="24"/>
          <w:szCs w:val="24"/>
        </w:rPr>
      </w:pPr>
      <w:r w:rsidRPr="00A33FB8">
        <w:rPr>
          <w:rFonts w:ascii="Times New Roman" w:hAnsi="Times New Roman" w:cs="Times New Roman"/>
          <w:sz w:val="24"/>
          <w:szCs w:val="24"/>
        </w:rPr>
        <w:tab/>
      </w:r>
    </w:p>
    <w:p w:rsidR="00404EA9" w:rsidRDefault="00492C97" w:rsidP="00EF1DAE">
      <w:pPr>
        <w:pStyle w:val="ListParagraph"/>
        <w:spacing w:before="240" w:after="0" w:line="240" w:lineRule="auto"/>
        <w:ind w:left="0" w:right="-18" w:firstLine="720"/>
        <w:jc w:val="both"/>
        <w:rPr>
          <w:rFonts w:ascii="Times New Roman" w:hAnsi="Times New Roman" w:cs="Times New Roman"/>
          <w:sz w:val="24"/>
          <w:szCs w:val="24"/>
        </w:rPr>
      </w:pPr>
      <w:proofErr w:type="spellStart"/>
      <w:r w:rsidRPr="00A33FB8">
        <w:rPr>
          <w:rFonts w:ascii="Times New Roman" w:hAnsi="Times New Roman" w:cs="Times New Roman"/>
          <w:sz w:val="24"/>
          <w:szCs w:val="24"/>
        </w:rPr>
        <w:t>Berdasark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eterang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tersebu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apa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ikatakan</w:t>
      </w:r>
      <w:proofErr w:type="spellEnd"/>
      <w:r w:rsidRPr="00A33FB8">
        <w:rPr>
          <w:rFonts w:ascii="Times New Roman" w:hAnsi="Times New Roman" w:cs="Times New Roman"/>
          <w:sz w:val="24"/>
          <w:szCs w:val="24"/>
        </w:rPr>
        <w:t xml:space="preserve"> </w:t>
      </w:r>
      <w:r w:rsidRPr="00A33FB8">
        <w:rPr>
          <w:rFonts w:ascii="Times New Roman" w:hAnsi="Times New Roman" w:cs="Times New Roman"/>
          <w:sz w:val="24"/>
          <w:szCs w:val="24"/>
          <w:lang w:val="id-ID"/>
        </w:rPr>
        <w:t>bahwa,</w:t>
      </w:r>
      <w:r w:rsidR="00404EA9">
        <w:rPr>
          <w:rFonts w:ascii="Times New Roman" w:hAnsi="Times New Roman" w:cs="Times New Roman"/>
          <w:sz w:val="24"/>
          <w:szCs w:val="24"/>
        </w:rPr>
        <w:t xml:space="preserve"> </w:t>
      </w:r>
      <w:r w:rsidR="00404EA9" w:rsidRPr="00A33FB8">
        <w:rPr>
          <w:rFonts w:ascii="Times New Roman" w:hAnsi="Times New Roman" w:cs="Times New Roman"/>
          <w:sz w:val="24"/>
          <w:szCs w:val="24"/>
        </w:rPr>
        <w:t xml:space="preserve">model </w:t>
      </w:r>
      <w:r w:rsidR="00404EA9" w:rsidRPr="00A33FB8">
        <w:rPr>
          <w:rFonts w:ascii="Times New Roman" w:hAnsi="Times New Roman" w:cs="Times New Roman"/>
          <w:sz w:val="24"/>
          <w:szCs w:val="24"/>
          <w:lang w:val="id-ID"/>
        </w:rPr>
        <w:t>latihan</w:t>
      </w:r>
      <w:r w:rsidR="00404EA9">
        <w:rPr>
          <w:rFonts w:ascii="Times New Roman" w:hAnsi="Times New Roman" w:cs="Times New Roman"/>
          <w:sz w:val="24"/>
          <w:szCs w:val="24"/>
        </w:rPr>
        <w:t xml:space="preserve"> heading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berbasis</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irkuit</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pada</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kolah</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untuk</w:t>
      </w:r>
      <w:proofErr w:type="spellEnd"/>
      <w:r w:rsidR="00404EA9">
        <w:rPr>
          <w:rFonts w:ascii="Times New Roman" w:hAnsi="Times New Roman" w:cs="Times New Roman"/>
          <w:sz w:val="24"/>
          <w:szCs w:val="24"/>
        </w:rPr>
        <w:t xml:space="preserve"> </w:t>
      </w:r>
      <w:proofErr w:type="spellStart"/>
      <w:proofErr w:type="gramStart"/>
      <w:r w:rsidR="00404EA9">
        <w:rPr>
          <w:rFonts w:ascii="Times New Roman" w:hAnsi="Times New Roman" w:cs="Times New Roman"/>
          <w:sz w:val="24"/>
          <w:szCs w:val="24"/>
        </w:rPr>
        <w:t>usia</w:t>
      </w:r>
      <w:proofErr w:type="spellEnd"/>
      <w:proofErr w:type="gramEnd"/>
      <w:r w:rsidR="00404EA9">
        <w:rPr>
          <w:rFonts w:ascii="Times New Roman" w:hAnsi="Times New Roman" w:cs="Times New Roman"/>
          <w:sz w:val="24"/>
          <w:szCs w:val="24"/>
        </w:rPr>
        <w:t xml:space="preserve"> 14 – 17 </w:t>
      </w:r>
      <w:proofErr w:type="spellStart"/>
      <w:r w:rsidR="00404EA9">
        <w:rPr>
          <w:rFonts w:ascii="Times New Roman" w:hAnsi="Times New Roman" w:cs="Times New Roman"/>
          <w:sz w:val="24"/>
          <w:szCs w:val="24"/>
        </w:rPr>
        <w:t>tahu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efektif</w:t>
      </w:r>
      <w:proofErr w:type="spellEnd"/>
      <w:r w:rsidRPr="00A33FB8">
        <w:rPr>
          <w:rFonts w:ascii="Times New Roman" w:hAnsi="Times New Roman" w:cs="Times New Roman"/>
          <w:sz w:val="24"/>
          <w:szCs w:val="24"/>
          <w:lang w:val="id-ID"/>
        </w:rPr>
        <w:t xml:space="preserve"> dapat </w:t>
      </w:r>
      <w:proofErr w:type="spellStart"/>
      <w:r w:rsidRPr="00A33FB8">
        <w:rPr>
          <w:rFonts w:ascii="Times New Roman" w:hAnsi="Times New Roman" w:cs="Times New Roman"/>
          <w:sz w:val="24"/>
          <w:szCs w:val="24"/>
        </w:rPr>
        <w:t>meningkatkan</w:t>
      </w:r>
      <w:proofErr w:type="spellEnd"/>
      <w:r w:rsidRPr="00A33FB8">
        <w:rPr>
          <w:rFonts w:ascii="Times New Roman" w:hAnsi="Times New Roman" w:cs="Times New Roman"/>
          <w:sz w:val="24"/>
          <w:szCs w:val="24"/>
        </w:rPr>
        <w:t xml:space="preserve"> </w:t>
      </w:r>
      <w:r w:rsidR="00404EA9">
        <w:rPr>
          <w:rFonts w:ascii="Times New Roman" w:hAnsi="Times New Roman" w:cs="Times New Roman"/>
          <w:sz w:val="24"/>
          <w:szCs w:val="24"/>
        </w:rPr>
        <w:t xml:space="preserve">heading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w:t>
      </w:r>
      <w:r w:rsidRPr="00A33FB8">
        <w:rPr>
          <w:rFonts w:ascii="Times New Roman" w:hAnsi="Times New Roman" w:cs="Times New Roman"/>
          <w:sz w:val="24"/>
          <w:szCs w:val="24"/>
        </w:rPr>
        <w:tab/>
      </w:r>
    </w:p>
    <w:p w:rsidR="00492C97" w:rsidRPr="00A33FB8" w:rsidRDefault="00404EA9" w:rsidP="0072040F">
      <w:pPr>
        <w:pStyle w:val="ListParagraph"/>
        <w:spacing w:before="240" w:after="0" w:line="240" w:lineRule="auto"/>
        <w:ind w:left="0" w:right="-18"/>
        <w:jc w:val="both"/>
        <w:rPr>
          <w:rFonts w:ascii="Times New Roman" w:hAnsi="Times New Roman" w:cs="Times New Roman"/>
          <w:sz w:val="24"/>
          <w:szCs w:val="24"/>
        </w:rPr>
      </w:pPr>
      <w:r>
        <w:rPr>
          <w:rFonts w:ascii="Times New Roman" w:hAnsi="Times New Roman" w:cs="Times New Roman"/>
          <w:sz w:val="24"/>
          <w:szCs w:val="24"/>
        </w:rPr>
        <w:tab/>
      </w:r>
      <w:proofErr w:type="spellStart"/>
      <w:r w:rsidR="00492C97" w:rsidRPr="00A33FB8">
        <w:rPr>
          <w:rFonts w:ascii="Times New Roman" w:hAnsi="Times New Roman" w:cs="Times New Roman"/>
          <w:sz w:val="24"/>
          <w:szCs w:val="24"/>
        </w:rPr>
        <w:t>Berikut</w:t>
      </w:r>
      <w:proofErr w:type="spellEnd"/>
      <w:r w:rsidR="00492C97" w:rsidRPr="00A33FB8">
        <w:rPr>
          <w:rFonts w:ascii="Times New Roman" w:hAnsi="Times New Roman" w:cs="Times New Roman"/>
          <w:sz w:val="24"/>
          <w:szCs w:val="24"/>
        </w:rPr>
        <w:t xml:space="preserve"> </w:t>
      </w:r>
      <w:r w:rsidR="00492C97" w:rsidRPr="00A33FB8">
        <w:rPr>
          <w:rFonts w:ascii="Times New Roman" w:hAnsi="Times New Roman" w:cs="Times New Roman"/>
          <w:sz w:val="24"/>
          <w:szCs w:val="24"/>
          <w:lang w:val="id-ID"/>
        </w:rPr>
        <w:t xml:space="preserve">perbandingan </w:t>
      </w:r>
      <w:r w:rsidR="00492C97" w:rsidRPr="00A33FB8">
        <w:rPr>
          <w:rFonts w:ascii="Times New Roman" w:hAnsi="Times New Roman" w:cs="Times New Roman"/>
          <w:sz w:val="24"/>
          <w:szCs w:val="24"/>
        </w:rPr>
        <w:t xml:space="preserve">rata-rata </w:t>
      </w:r>
      <w:r w:rsidR="00492C97" w:rsidRPr="00A33FB8">
        <w:rPr>
          <w:rFonts w:ascii="Times New Roman" w:hAnsi="Times New Roman" w:cs="Times New Roman"/>
          <w:sz w:val="24"/>
          <w:szCs w:val="24"/>
          <w:lang w:val="id-ID"/>
        </w:rPr>
        <w:t xml:space="preserve">dari tingkat tes smash sebelum pemberian treatmen dan sesudah pemberian </w:t>
      </w:r>
      <w:proofErr w:type="spellStart"/>
      <w:r w:rsidR="00492C97" w:rsidRPr="00A33FB8">
        <w:rPr>
          <w:rFonts w:ascii="Times New Roman" w:hAnsi="Times New Roman" w:cs="Times New Roman"/>
          <w:sz w:val="24"/>
          <w:szCs w:val="24"/>
        </w:rPr>
        <w:t>perlakuan</w:t>
      </w:r>
      <w:proofErr w:type="spellEnd"/>
      <w:r w:rsidR="00492C97" w:rsidRPr="00A33FB8">
        <w:rPr>
          <w:rFonts w:ascii="Times New Roman" w:hAnsi="Times New Roman" w:cs="Times New Roman"/>
          <w:sz w:val="24"/>
          <w:szCs w:val="24"/>
          <w:lang w:val="id-ID"/>
        </w:rPr>
        <w:t xml:space="preserve"> dengan model-model latihan smash bolavoli dengan diagram batang pada gambar berikut ini:</w:t>
      </w:r>
    </w:p>
    <w:p w:rsidR="00492C97" w:rsidRPr="00A33FB8" w:rsidRDefault="00492C97" w:rsidP="0072040F">
      <w:pPr>
        <w:pStyle w:val="ListParagraph"/>
        <w:spacing w:before="240" w:after="0" w:line="240" w:lineRule="auto"/>
        <w:ind w:right="260" w:hanging="720"/>
        <w:jc w:val="both"/>
        <w:rPr>
          <w:rFonts w:ascii="Times New Roman" w:hAnsi="Times New Roman" w:cs="Times New Roman"/>
          <w:sz w:val="24"/>
          <w:szCs w:val="24"/>
        </w:rPr>
      </w:pPr>
    </w:p>
    <w:p w:rsidR="00492C97" w:rsidRPr="00A33FB8" w:rsidRDefault="00492C97" w:rsidP="0072040F">
      <w:pPr>
        <w:pStyle w:val="ListParagraph"/>
        <w:spacing w:before="240" w:after="0" w:line="240" w:lineRule="auto"/>
        <w:ind w:right="260"/>
        <w:jc w:val="both"/>
        <w:rPr>
          <w:rFonts w:ascii="Times New Roman" w:eastAsia="Times New Roman" w:hAnsi="Times New Roman" w:cs="Times New Roman"/>
          <w:b/>
          <w:sz w:val="24"/>
          <w:szCs w:val="24"/>
        </w:rPr>
      </w:pPr>
    </w:p>
    <w:p w:rsidR="00492C97" w:rsidRPr="00A33FB8" w:rsidRDefault="00492C97" w:rsidP="0072040F">
      <w:pPr>
        <w:pStyle w:val="ListParagraph"/>
        <w:spacing w:before="240" w:after="0" w:line="240" w:lineRule="auto"/>
        <w:ind w:left="0" w:right="260"/>
        <w:jc w:val="both"/>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t>KESIMPULAN</w:t>
      </w:r>
    </w:p>
    <w:p w:rsidR="00492C97" w:rsidRPr="00A33FB8" w:rsidRDefault="00492C97" w:rsidP="0072040F">
      <w:pPr>
        <w:pStyle w:val="ListParagraph"/>
        <w:spacing w:before="240" w:after="0" w:line="240" w:lineRule="auto"/>
        <w:ind w:left="0" w:right="260"/>
        <w:jc w:val="both"/>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tab/>
      </w:r>
      <w:proofErr w:type="spellStart"/>
      <w:r w:rsidRPr="00A33FB8">
        <w:rPr>
          <w:rFonts w:ascii="Times New Roman" w:eastAsia="Times New Roman" w:hAnsi="Times New Roman" w:cs="Times New Roman"/>
          <w:sz w:val="24"/>
          <w:szCs w:val="24"/>
        </w:rPr>
        <w:t>Berdasarkan</w:t>
      </w:r>
      <w:proofErr w:type="spellEnd"/>
      <w:r w:rsidRPr="00A33FB8">
        <w:rPr>
          <w:rFonts w:ascii="Times New Roman" w:eastAsia="Times New Roman" w:hAnsi="Times New Roman" w:cs="Times New Roman"/>
          <w:sz w:val="24"/>
          <w:szCs w:val="24"/>
        </w:rPr>
        <w:t xml:space="preserve"> data yang </w:t>
      </w:r>
      <w:proofErr w:type="spellStart"/>
      <w:r w:rsidRPr="00A33FB8">
        <w:rPr>
          <w:rFonts w:ascii="Times New Roman" w:eastAsia="Times New Roman" w:hAnsi="Times New Roman" w:cs="Times New Roman"/>
          <w:sz w:val="24"/>
          <w:szCs w:val="24"/>
        </w:rPr>
        <w:t>diperoleh</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ari</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hasil</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uji</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coba</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lapang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pembahas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hasil</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peneliti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apat</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isimpulk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bahwa</w:t>
      </w:r>
      <w:proofErr w:type="spellEnd"/>
      <w:r w:rsidRPr="00A33FB8">
        <w:rPr>
          <w:rFonts w:ascii="Times New Roman" w:eastAsia="Times New Roman" w:hAnsi="Times New Roman" w:cs="Times New Roman"/>
          <w:sz w:val="24"/>
          <w:szCs w:val="24"/>
        </w:rPr>
        <w:t>:</w:t>
      </w:r>
    </w:p>
    <w:p w:rsidR="00492C97" w:rsidRPr="00A33FB8" w:rsidRDefault="00492C97" w:rsidP="0072040F">
      <w:pPr>
        <w:pStyle w:val="ListParagraph"/>
        <w:numPr>
          <w:ilvl w:val="0"/>
          <w:numId w:val="2"/>
        </w:numPr>
        <w:spacing w:before="240" w:after="0" w:line="240" w:lineRule="auto"/>
        <w:ind w:left="360" w:right="260"/>
        <w:jc w:val="both"/>
        <w:rPr>
          <w:rFonts w:ascii="Times New Roman" w:eastAsia="Times New Roman" w:hAnsi="Times New Roman" w:cs="Times New Roman"/>
          <w:sz w:val="24"/>
          <w:szCs w:val="24"/>
        </w:rPr>
      </w:pPr>
      <w:proofErr w:type="spellStart"/>
      <w:r w:rsidRPr="00A33FB8">
        <w:rPr>
          <w:rFonts w:ascii="Times New Roman" w:eastAsia="Times New Roman" w:hAnsi="Times New Roman" w:cs="Times New Roman"/>
          <w:sz w:val="24"/>
          <w:szCs w:val="24"/>
        </w:rPr>
        <w:t>Dengan</w:t>
      </w:r>
      <w:proofErr w:type="spellEnd"/>
      <w:r w:rsidRPr="00A33FB8">
        <w:rPr>
          <w:rFonts w:ascii="Times New Roman" w:eastAsia="Times New Roman" w:hAnsi="Times New Roman" w:cs="Times New Roman"/>
          <w:sz w:val="24"/>
          <w:szCs w:val="24"/>
        </w:rPr>
        <w:t xml:space="preserve"> </w:t>
      </w:r>
      <w:r w:rsidR="00EB2741" w:rsidRPr="00A33FB8">
        <w:rPr>
          <w:rFonts w:ascii="Times New Roman" w:hAnsi="Times New Roman" w:cs="Times New Roman"/>
          <w:sz w:val="24"/>
          <w:szCs w:val="24"/>
        </w:rPr>
        <w:t xml:space="preserve">model </w:t>
      </w:r>
      <w:r w:rsidR="00EB2741" w:rsidRPr="00A33FB8">
        <w:rPr>
          <w:rFonts w:ascii="Times New Roman" w:hAnsi="Times New Roman" w:cs="Times New Roman"/>
          <w:sz w:val="24"/>
          <w:szCs w:val="24"/>
          <w:lang w:val="id-ID"/>
        </w:rPr>
        <w:t>latihan</w:t>
      </w:r>
      <w:r w:rsidR="00EB2741">
        <w:rPr>
          <w:rFonts w:ascii="Times New Roman" w:hAnsi="Times New Roman" w:cs="Times New Roman"/>
          <w:sz w:val="24"/>
          <w:szCs w:val="24"/>
        </w:rPr>
        <w:t xml:space="preserve"> heading </w:t>
      </w:r>
      <w:proofErr w:type="spellStart"/>
      <w:r w:rsidR="00EB2741">
        <w:rPr>
          <w:rFonts w:ascii="Times New Roman" w:hAnsi="Times New Roman" w:cs="Times New Roman"/>
          <w:sz w:val="24"/>
          <w:szCs w:val="24"/>
        </w:rPr>
        <w:t>sepak</w:t>
      </w:r>
      <w:proofErr w:type="spellEnd"/>
      <w:r w:rsidR="00EB2741">
        <w:rPr>
          <w:rFonts w:ascii="Times New Roman" w:hAnsi="Times New Roman" w:cs="Times New Roman"/>
          <w:sz w:val="24"/>
          <w:szCs w:val="24"/>
        </w:rPr>
        <w:t xml:space="preserve"> bola </w:t>
      </w:r>
      <w:proofErr w:type="spellStart"/>
      <w:r w:rsidR="00EB2741">
        <w:rPr>
          <w:rFonts w:ascii="Times New Roman" w:hAnsi="Times New Roman" w:cs="Times New Roman"/>
          <w:sz w:val="24"/>
          <w:szCs w:val="24"/>
        </w:rPr>
        <w:t>berbasis</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sirkuit</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pada</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sekolah</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sepak</w:t>
      </w:r>
      <w:proofErr w:type="spellEnd"/>
      <w:r w:rsidR="00EB2741">
        <w:rPr>
          <w:rFonts w:ascii="Times New Roman" w:hAnsi="Times New Roman" w:cs="Times New Roman"/>
          <w:sz w:val="24"/>
          <w:szCs w:val="24"/>
        </w:rPr>
        <w:t xml:space="preserve"> bola </w:t>
      </w:r>
      <w:proofErr w:type="spellStart"/>
      <w:r w:rsidR="00EB2741">
        <w:rPr>
          <w:rFonts w:ascii="Times New Roman" w:hAnsi="Times New Roman" w:cs="Times New Roman"/>
          <w:sz w:val="24"/>
          <w:szCs w:val="24"/>
        </w:rPr>
        <w:t>untuk</w:t>
      </w:r>
      <w:proofErr w:type="spellEnd"/>
      <w:r w:rsidR="00EB2741">
        <w:rPr>
          <w:rFonts w:ascii="Times New Roman" w:hAnsi="Times New Roman" w:cs="Times New Roman"/>
          <w:sz w:val="24"/>
          <w:szCs w:val="24"/>
        </w:rPr>
        <w:t xml:space="preserve"> </w:t>
      </w:r>
      <w:proofErr w:type="spellStart"/>
      <w:proofErr w:type="gramStart"/>
      <w:r w:rsidR="00EB2741">
        <w:rPr>
          <w:rFonts w:ascii="Times New Roman" w:hAnsi="Times New Roman" w:cs="Times New Roman"/>
          <w:sz w:val="24"/>
          <w:szCs w:val="24"/>
        </w:rPr>
        <w:t>usia</w:t>
      </w:r>
      <w:proofErr w:type="spellEnd"/>
      <w:proofErr w:type="gramEnd"/>
      <w:r w:rsidR="00EB2741">
        <w:rPr>
          <w:rFonts w:ascii="Times New Roman" w:hAnsi="Times New Roman" w:cs="Times New Roman"/>
          <w:sz w:val="24"/>
          <w:szCs w:val="24"/>
        </w:rPr>
        <w:t xml:space="preserve"> 14 </w:t>
      </w:r>
      <w:r w:rsidR="00EB2741">
        <w:rPr>
          <w:rFonts w:ascii="Times New Roman" w:hAnsi="Times New Roman" w:cs="Times New Roman"/>
          <w:sz w:val="24"/>
          <w:szCs w:val="24"/>
        </w:rPr>
        <w:lastRenderedPageBreak/>
        <w:t xml:space="preserve">– 17 </w:t>
      </w:r>
      <w:proofErr w:type="spellStart"/>
      <w:r w:rsidR="00EB2741">
        <w:rPr>
          <w:rFonts w:ascii="Times New Roman" w:hAnsi="Times New Roman" w:cs="Times New Roman"/>
          <w:sz w:val="24"/>
          <w:szCs w:val="24"/>
        </w:rPr>
        <w:t>tahu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secara</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efektif</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efisien</w:t>
      </w:r>
      <w:proofErr w:type="spellEnd"/>
      <w:r w:rsidRPr="00A33FB8">
        <w:rPr>
          <w:rFonts w:ascii="Times New Roman" w:eastAsia="Times New Roman" w:hAnsi="Times New Roman" w:cs="Times New Roman"/>
          <w:sz w:val="24"/>
          <w:szCs w:val="24"/>
        </w:rPr>
        <w:t>.</w:t>
      </w:r>
    </w:p>
    <w:p w:rsidR="00492C97" w:rsidRPr="005842AB" w:rsidRDefault="00492C97" w:rsidP="0072040F">
      <w:pPr>
        <w:pStyle w:val="ListParagraph"/>
        <w:numPr>
          <w:ilvl w:val="0"/>
          <w:numId w:val="2"/>
        </w:numPr>
        <w:spacing w:before="240" w:after="0" w:line="240" w:lineRule="auto"/>
        <w:ind w:left="360" w:right="260"/>
        <w:jc w:val="both"/>
        <w:rPr>
          <w:rFonts w:ascii="Times New Roman" w:eastAsia="Times New Roman" w:hAnsi="Times New Roman" w:cs="Times New Roman"/>
          <w:b/>
          <w:sz w:val="24"/>
          <w:szCs w:val="24"/>
        </w:rPr>
      </w:pPr>
      <w:proofErr w:type="spellStart"/>
      <w:r w:rsidRPr="00EB2741">
        <w:rPr>
          <w:rFonts w:ascii="Times New Roman" w:eastAsia="Times New Roman" w:hAnsi="Times New Roman" w:cs="Times New Roman"/>
          <w:sz w:val="24"/>
          <w:szCs w:val="24"/>
        </w:rPr>
        <w:t>Dengan</w:t>
      </w:r>
      <w:proofErr w:type="spellEnd"/>
      <w:r w:rsidRPr="00EB2741">
        <w:rPr>
          <w:rFonts w:ascii="Times New Roman" w:eastAsia="Times New Roman" w:hAnsi="Times New Roman" w:cs="Times New Roman"/>
          <w:sz w:val="24"/>
          <w:szCs w:val="24"/>
        </w:rPr>
        <w:t xml:space="preserve"> Model </w:t>
      </w:r>
      <w:proofErr w:type="spellStart"/>
      <w:r w:rsidRPr="00EB2741">
        <w:rPr>
          <w:rFonts w:ascii="Times New Roman" w:eastAsia="Times New Roman" w:hAnsi="Times New Roman" w:cs="Times New Roman"/>
          <w:sz w:val="24"/>
          <w:szCs w:val="24"/>
        </w:rPr>
        <w:t>Latihan</w:t>
      </w:r>
      <w:proofErr w:type="spellEnd"/>
      <w:r w:rsidRPr="00EB2741">
        <w:rPr>
          <w:rFonts w:ascii="Times New Roman" w:eastAsia="Times New Roman" w:hAnsi="Times New Roman" w:cs="Times New Roman"/>
          <w:sz w:val="24"/>
          <w:szCs w:val="24"/>
        </w:rPr>
        <w:t xml:space="preserve"> </w:t>
      </w:r>
      <w:r w:rsidR="00EB2741" w:rsidRPr="00EB2741">
        <w:rPr>
          <w:rFonts w:ascii="Times New Roman" w:eastAsia="Times New Roman" w:hAnsi="Times New Roman" w:cs="Times New Roman"/>
          <w:sz w:val="24"/>
          <w:szCs w:val="24"/>
        </w:rPr>
        <w:t>Heading</w:t>
      </w:r>
      <w:r w:rsidRPr="00EB2741">
        <w:rPr>
          <w:rFonts w:ascii="Times New Roman" w:eastAsia="Times New Roman" w:hAnsi="Times New Roman" w:cs="Times New Roman"/>
          <w:sz w:val="24"/>
          <w:szCs w:val="24"/>
        </w:rPr>
        <w:t xml:space="preserve"> yang </w:t>
      </w:r>
      <w:proofErr w:type="spellStart"/>
      <w:r w:rsidRPr="00EB2741">
        <w:rPr>
          <w:rFonts w:ascii="Times New Roman" w:eastAsia="Times New Roman" w:hAnsi="Times New Roman" w:cs="Times New Roman"/>
          <w:sz w:val="24"/>
          <w:szCs w:val="24"/>
        </w:rPr>
        <w:t>telah</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peneliti</w:t>
      </w:r>
      <w:proofErr w:type="spellEnd"/>
      <w:r w:rsidRPr="00EB2741">
        <w:rPr>
          <w:rFonts w:ascii="Times New Roman" w:eastAsia="Times New Roman" w:hAnsi="Times New Roman" w:cs="Times New Roman"/>
          <w:sz w:val="24"/>
          <w:szCs w:val="24"/>
        </w:rPr>
        <w:t xml:space="preserve"> </w:t>
      </w:r>
      <w:proofErr w:type="spellStart"/>
      <w:r w:rsidR="00EB2741" w:rsidRPr="00EB2741">
        <w:rPr>
          <w:rFonts w:ascii="Times New Roman" w:eastAsia="Times New Roman" w:hAnsi="Times New Roman" w:cs="Times New Roman"/>
          <w:sz w:val="24"/>
          <w:szCs w:val="24"/>
        </w:rPr>
        <w:t>terapkan</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atlet</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pemula</w:t>
      </w:r>
      <w:proofErr w:type="spellEnd"/>
      <w:r w:rsidRPr="00EB2741">
        <w:rPr>
          <w:rFonts w:ascii="Times New Roman" w:eastAsia="Times New Roman" w:hAnsi="Times New Roman" w:cs="Times New Roman"/>
          <w:sz w:val="24"/>
          <w:szCs w:val="24"/>
        </w:rPr>
        <w:t xml:space="preserve"> </w:t>
      </w:r>
      <w:proofErr w:type="spellStart"/>
      <w:r w:rsidR="00EB2741" w:rsidRPr="00EB2741">
        <w:rPr>
          <w:rFonts w:ascii="Times New Roman" w:eastAsia="Times New Roman" w:hAnsi="Times New Roman" w:cs="Times New Roman"/>
          <w:sz w:val="24"/>
          <w:szCs w:val="24"/>
        </w:rPr>
        <w:t>sekolah</w:t>
      </w:r>
      <w:proofErr w:type="spellEnd"/>
      <w:r w:rsidR="00EB2741" w:rsidRPr="00EB2741">
        <w:rPr>
          <w:rFonts w:ascii="Times New Roman" w:eastAsia="Times New Roman" w:hAnsi="Times New Roman" w:cs="Times New Roman"/>
          <w:sz w:val="24"/>
          <w:szCs w:val="24"/>
        </w:rPr>
        <w:t xml:space="preserve"> </w:t>
      </w:r>
      <w:proofErr w:type="spellStart"/>
      <w:r w:rsidR="00EB2741" w:rsidRPr="00EB2741">
        <w:rPr>
          <w:rFonts w:ascii="Times New Roman" w:eastAsia="Times New Roman" w:hAnsi="Times New Roman" w:cs="Times New Roman"/>
          <w:sz w:val="24"/>
          <w:szCs w:val="24"/>
        </w:rPr>
        <w:t>sepakbola</w:t>
      </w:r>
      <w:proofErr w:type="spellEnd"/>
      <w:r w:rsidR="00EB2741" w:rsidRPr="00EB2741">
        <w:rPr>
          <w:rFonts w:ascii="Times New Roman" w:eastAsia="Times New Roman" w:hAnsi="Times New Roman" w:cs="Times New Roman"/>
          <w:sz w:val="24"/>
          <w:szCs w:val="24"/>
        </w:rPr>
        <w:t xml:space="preserve"> </w:t>
      </w:r>
      <w:proofErr w:type="spellStart"/>
      <w:proofErr w:type="gramStart"/>
      <w:r w:rsidRPr="00EB2741">
        <w:rPr>
          <w:rFonts w:ascii="Times New Roman" w:eastAsia="Times New Roman" w:hAnsi="Times New Roman" w:cs="Times New Roman"/>
          <w:sz w:val="24"/>
          <w:szCs w:val="24"/>
        </w:rPr>
        <w:t>usia</w:t>
      </w:r>
      <w:proofErr w:type="spellEnd"/>
      <w:proofErr w:type="gramEnd"/>
      <w:r w:rsidRPr="00EB2741">
        <w:rPr>
          <w:rFonts w:ascii="Times New Roman" w:eastAsia="Times New Roman" w:hAnsi="Times New Roman" w:cs="Times New Roman"/>
          <w:sz w:val="24"/>
          <w:szCs w:val="24"/>
        </w:rPr>
        <w:t xml:space="preserve"> </w:t>
      </w:r>
      <w:r w:rsidR="00EB2741" w:rsidRPr="00EB2741">
        <w:rPr>
          <w:rFonts w:ascii="Times New Roman" w:eastAsia="Times New Roman" w:hAnsi="Times New Roman" w:cs="Times New Roman"/>
          <w:sz w:val="24"/>
          <w:szCs w:val="24"/>
        </w:rPr>
        <w:t xml:space="preserve">14-17 </w:t>
      </w:r>
      <w:proofErr w:type="spellStart"/>
      <w:r w:rsidR="00EB2741" w:rsidRPr="00EB2741">
        <w:rPr>
          <w:rFonts w:ascii="Times New Roman" w:eastAsia="Times New Roman" w:hAnsi="Times New Roman" w:cs="Times New Roman"/>
          <w:sz w:val="24"/>
          <w:szCs w:val="24"/>
        </w:rPr>
        <w:t>tahun</w:t>
      </w:r>
      <w:proofErr w:type="spellEnd"/>
      <w:r w:rsidR="00EB2741"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dapat</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menguasai</w:t>
      </w:r>
      <w:proofErr w:type="spellEnd"/>
      <w:r w:rsidRPr="00EB2741">
        <w:rPr>
          <w:rFonts w:ascii="Times New Roman" w:eastAsia="Times New Roman" w:hAnsi="Times New Roman" w:cs="Times New Roman"/>
          <w:sz w:val="24"/>
          <w:szCs w:val="24"/>
        </w:rPr>
        <w:t xml:space="preserve"> </w:t>
      </w:r>
      <w:r w:rsidR="00EB2741" w:rsidRPr="00EB2741">
        <w:rPr>
          <w:rFonts w:ascii="Times New Roman" w:eastAsia="Times New Roman" w:hAnsi="Times New Roman" w:cs="Times New Roman"/>
          <w:sz w:val="24"/>
          <w:szCs w:val="24"/>
        </w:rPr>
        <w:t>heading</w:t>
      </w:r>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dengan</w:t>
      </w:r>
      <w:proofErr w:type="spellEnd"/>
      <w:r w:rsidRPr="00EB2741">
        <w:rPr>
          <w:rFonts w:ascii="Times New Roman" w:eastAsia="Times New Roman" w:hAnsi="Times New Roman" w:cs="Times New Roman"/>
          <w:sz w:val="24"/>
          <w:szCs w:val="24"/>
        </w:rPr>
        <w:t xml:space="preserve"> </w:t>
      </w:r>
      <w:proofErr w:type="spellStart"/>
      <w:r w:rsidR="00EB2741">
        <w:rPr>
          <w:rFonts w:ascii="Times New Roman" w:eastAsia="Times New Roman" w:hAnsi="Times New Roman" w:cs="Times New Roman"/>
          <w:sz w:val="24"/>
          <w:szCs w:val="24"/>
        </w:rPr>
        <w:t>tinggkat</w:t>
      </w:r>
      <w:proofErr w:type="spellEnd"/>
      <w:r w:rsidR="00EB2741">
        <w:rPr>
          <w:rFonts w:ascii="Times New Roman" w:eastAsia="Times New Roman" w:hAnsi="Times New Roman" w:cs="Times New Roman"/>
          <w:sz w:val="24"/>
          <w:szCs w:val="24"/>
        </w:rPr>
        <w:t xml:space="preserve"> </w:t>
      </w:r>
      <w:proofErr w:type="spellStart"/>
      <w:r w:rsidR="00EB2741">
        <w:rPr>
          <w:rFonts w:ascii="Times New Roman" w:eastAsia="Times New Roman" w:hAnsi="Times New Roman" w:cs="Times New Roman"/>
          <w:sz w:val="24"/>
          <w:szCs w:val="24"/>
        </w:rPr>
        <w:t>akurasi</w:t>
      </w:r>
      <w:proofErr w:type="spellEnd"/>
      <w:r w:rsidR="00EB2741">
        <w:rPr>
          <w:rFonts w:ascii="Times New Roman" w:eastAsia="Times New Roman" w:hAnsi="Times New Roman" w:cs="Times New Roman"/>
          <w:sz w:val="24"/>
          <w:szCs w:val="24"/>
        </w:rPr>
        <w:t xml:space="preserve"> yang </w:t>
      </w:r>
      <w:proofErr w:type="spellStart"/>
      <w:r w:rsidR="00EB2741">
        <w:rPr>
          <w:rFonts w:ascii="Times New Roman" w:eastAsia="Times New Roman" w:hAnsi="Times New Roman" w:cs="Times New Roman"/>
          <w:sz w:val="24"/>
          <w:szCs w:val="24"/>
        </w:rPr>
        <w:t>baik</w:t>
      </w:r>
      <w:proofErr w:type="spellEnd"/>
      <w:r w:rsidR="00EB2741">
        <w:rPr>
          <w:rFonts w:ascii="Times New Roman" w:eastAsia="Times New Roman" w:hAnsi="Times New Roman" w:cs="Times New Roman"/>
          <w:sz w:val="24"/>
          <w:szCs w:val="24"/>
        </w:rPr>
        <w:t>.</w:t>
      </w:r>
    </w:p>
    <w:p w:rsidR="005842AB" w:rsidRDefault="005842AB" w:rsidP="0072040F">
      <w:pPr>
        <w:pStyle w:val="ListParagraph"/>
        <w:spacing w:before="240" w:after="0" w:line="240" w:lineRule="auto"/>
        <w:ind w:left="360" w:right="260"/>
        <w:jc w:val="both"/>
        <w:rPr>
          <w:rFonts w:ascii="Times New Roman" w:eastAsia="Times New Roman" w:hAnsi="Times New Roman" w:cs="Times New Roman"/>
          <w:sz w:val="24"/>
          <w:szCs w:val="24"/>
        </w:rPr>
      </w:pPr>
    </w:p>
    <w:p w:rsidR="005842AB" w:rsidRPr="00BC53C0" w:rsidRDefault="005842AB" w:rsidP="0072040F">
      <w:pPr>
        <w:widowControl w:val="0"/>
        <w:autoSpaceDE w:val="0"/>
        <w:autoSpaceDN w:val="0"/>
        <w:adjustRightInd w:val="0"/>
        <w:spacing w:line="240" w:lineRule="auto"/>
        <w:ind w:left="480" w:hanging="480"/>
        <w:jc w:val="center"/>
        <w:rPr>
          <w:rFonts w:ascii="Times New Roman" w:hAnsi="Times New Roman"/>
          <w:b/>
          <w:sz w:val="24"/>
          <w:szCs w:val="24"/>
        </w:rPr>
      </w:pPr>
      <w:r w:rsidRPr="00BC53C0">
        <w:rPr>
          <w:rFonts w:ascii="Times New Roman" w:hAnsi="Times New Roman"/>
          <w:b/>
          <w:sz w:val="24"/>
          <w:szCs w:val="24"/>
        </w:rPr>
        <w:t>DAFTAR PUSTAKA</w:t>
      </w:r>
    </w:p>
    <w:p w:rsidR="005842AB" w:rsidRPr="00BC53C0" w:rsidRDefault="003223FA"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b/>
          <w:sz w:val="24"/>
          <w:szCs w:val="24"/>
        </w:rPr>
        <w:fldChar w:fldCharType="begin" w:fldLock="1"/>
      </w:r>
      <w:r w:rsidR="005842AB" w:rsidRPr="00BC53C0">
        <w:rPr>
          <w:rFonts w:ascii="Times New Roman" w:hAnsi="Times New Roman"/>
          <w:b/>
          <w:sz w:val="24"/>
          <w:szCs w:val="24"/>
        </w:rPr>
        <w:instrText xml:space="preserve">ADDIN Mendeley Bibliography CSL_BIBLIOGRAPHY </w:instrText>
      </w:r>
      <w:r w:rsidRPr="00BC53C0">
        <w:rPr>
          <w:rFonts w:ascii="Times New Roman" w:hAnsi="Times New Roman"/>
          <w:b/>
          <w:sz w:val="24"/>
          <w:szCs w:val="24"/>
        </w:rPr>
        <w:fldChar w:fldCharType="separate"/>
      </w:r>
      <w:r w:rsidR="005842AB" w:rsidRPr="00BC53C0">
        <w:rPr>
          <w:rFonts w:ascii="Times New Roman" w:hAnsi="Times New Roman"/>
          <w:noProof/>
          <w:sz w:val="24"/>
          <w:szCs w:val="24"/>
        </w:rPr>
        <w:t>Agung Septian Nosa. (2012). Survei Tingkat Kebugaran Jasmani Pada Pemain Persatuan Sepakbola Indonesia Lumajang, 1–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Aleksander, H. (2016). Meningkatkan Heading Sepak Bola Melalui Media Bola Plastik Di Sdn 07 Sebabas.</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Alfi Chandra. (2016). Pengaruh Latihan Menendang Menggunakan Imagery Terhadap Akurasi Tendangan Ke Gawang. </w:t>
      </w:r>
      <w:r w:rsidRPr="00BC53C0">
        <w:rPr>
          <w:rFonts w:ascii="Times New Roman" w:hAnsi="Times New Roman"/>
          <w:i/>
          <w:iCs/>
          <w:noProof/>
          <w:sz w:val="24"/>
          <w:szCs w:val="24"/>
        </w:rPr>
        <w:t>Jurnal Sport Area</w:t>
      </w:r>
      <w:r w:rsidRPr="00BC53C0">
        <w:rPr>
          <w:rFonts w:ascii="Times New Roman" w:hAnsi="Times New Roman"/>
          <w:noProof/>
          <w:sz w:val="24"/>
          <w:szCs w:val="24"/>
        </w:rPr>
        <w:t>, 1–10.</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Ardianto, F., &amp; Junaidi, S. (2015). Journal Of Sport Sciences And Fitness. </w:t>
      </w:r>
      <w:r w:rsidRPr="00BC53C0">
        <w:rPr>
          <w:rFonts w:ascii="Times New Roman" w:hAnsi="Times New Roman"/>
          <w:i/>
          <w:iCs/>
          <w:noProof/>
          <w:sz w:val="24"/>
          <w:szCs w:val="24"/>
        </w:rPr>
        <w:t>Profil Denyut Nadi Di Ketinggian Yang Berbeda Pada Pendaki Gunung Merbabu</w:t>
      </w:r>
      <w:r w:rsidRPr="00BC53C0">
        <w:rPr>
          <w:rFonts w:ascii="Times New Roman" w:hAnsi="Times New Roman"/>
          <w:noProof/>
          <w:sz w:val="24"/>
          <w:szCs w:val="24"/>
        </w:rPr>
        <w:t xml:space="preserve">, </w:t>
      </w:r>
      <w:r w:rsidRPr="00BC53C0">
        <w:rPr>
          <w:rFonts w:ascii="Times New Roman" w:hAnsi="Times New Roman"/>
          <w:i/>
          <w:iCs/>
          <w:noProof/>
          <w:sz w:val="24"/>
          <w:szCs w:val="24"/>
        </w:rPr>
        <w:t>4</w:t>
      </w:r>
      <w:r w:rsidRPr="00BC53C0">
        <w:rPr>
          <w:rFonts w:ascii="Times New Roman" w:hAnsi="Times New Roman"/>
          <w:noProof/>
          <w:sz w:val="24"/>
          <w:szCs w:val="24"/>
        </w:rPr>
        <w:t>(2), 2–5. Https://Doi.Org/10.2307/4089344</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Dikdik Zafar Sidik. (2010). Prinsip Prinsip Latihan Dalam Olahraga Prestasi.</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Faizal Chan. (2012). Strength Training ( Latihan Kekuatan ) Oleh : Faizal Chan , Porkes Fkip Universitas Jambi Menempuh Parameter Dan Alur Periodisasi Adapun Dalam Periodesasi Latihan Strength Terdiri : 1 . Fase Adaptasi Anatomi </w:t>
      </w:r>
      <w:r w:rsidRPr="00BC53C0">
        <w:rPr>
          <w:rFonts w:ascii="Times New Roman" w:hAnsi="Times New Roman"/>
          <w:noProof/>
          <w:sz w:val="24"/>
          <w:szCs w:val="24"/>
        </w:rPr>
        <w:lastRenderedPageBreak/>
        <w:t xml:space="preserve">3 . Fase Conversion 5 . Fase Transition Fase Pe. </w:t>
      </w:r>
      <w:r w:rsidRPr="00BC53C0">
        <w:rPr>
          <w:rFonts w:ascii="Times New Roman" w:hAnsi="Times New Roman"/>
          <w:i/>
          <w:iCs/>
          <w:noProof/>
          <w:sz w:val="24"/>
          <w:szCs w:val="24"/>
        </w:rPr>
        <w:t>Cerdas Sifa</w:t>
      </w:r>
      <w:r w:rsidRPr="00BC53C0">
        <w:rPr>
          <w:rFonts w:ascii="Times New Roman" w:hAnsi="Times New Roman"/>
          <w:noProof/>
          <w:sz w:val="24"/>
          <w:szCs w:val="24"/>
        </w:rPr>
        <w:t>, (1), 1–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Guntur Marta Sima. (2017). </w:t>
      </w:r>
      <w:r w:rsidRPr="00BC53C0">
        <w:rPr>
          <w:rFonts w:ascii="Times New Roman" w:hAnsi="Times New Roman"/>
          <w:i/>
          <w:iCs/>
          <w:noProof/>
          <w:sz w:val="24"/>
          <w:szCs w:val="24"/>
        </w:rPr>
        <w:t>Pengembangan Model Latihan Teknik Lanjutan Sepak Bola Untuk Usia 13-14 Tahun</w:t>
      </w:r>
      <w:r w:rsidRPr="00BC53C0">
        <w:rPr>
          <w:rFonts w:ascii="Times New Roman" w:hAnsi="Times New Roman"/>
          <w:noProof/>
          <w:sz w:val="24"/>
          <w:szCs w:val="24"/>
        </w:rPr>
        <w:t>. Https://Doi.Org/Https://Eprints.Uny.Ac.Id/53584/1/Skripsi%20guntur.Pdf</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Hendra Saputra. (2013). </w:t>
      </w:r>
      <w:r w:rsidRPr="00BC53C0">
        <w:rPr>
          <w:rFonts w:ascii="Times New Roman" w:hAnsi="Times New Roman"/>
          <w:i/>
          <w:iCs/>
          <w:noProof/>
          <w:sz w:val="24"/>
          <w:szCs w:val="24"/>
        </w:rPr>
        <w:t>Model Pembelajaran Permainan Sepak Bola Pada Siswa Kelas Vii Smp Negeri 10</w:t>
      </w:r>
      <w:r w:rsidRPr="00BC53C0">
        <w:rPr>
          <w:rFonts w:ascii="Times New Roman" w:hAnsi="Times New Roman"/>
          <w:noProof/>
          <w:sz w:val="24"/>
          <w:szCs w:val="24"/>
        </w:rPr>
        <w:t>.</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Hendri Taufiqurriza. (2015). Tingkat Keterampilan Dasar Permainan Sepak Bola Pada Siswa Sekolah Dasar. </w:t>
      </w:r>
      <w:r w:rsidRPr="00BC53C0">
        <w:rPr>
          <w:rFonts w:ascii="Times New Roman" w:hAnsi="Times New Roman"/>
          <w:i/>
          <w:iCs/>
          <w:noProof/>
          <w:sz w:val="24"/>
          <w:szCs w:val="24"/>
        </w:rPr>
        <w:t>Journal Of Physical Education , Sport , Health And Recreations</w:t>
      </w:r>
      <w:r w:rsidRPr="00BC53C0">
        <w:rPr>
          <w:rFonts w:ascii="Times New Roman" w:hAnsi="Times New Roman"/>
          <w:noProof/>
          <w:sz w:val="24"/>
          <w:szCs w:val="24"/>
        </w:rPr>
        <w:t xml:space="preserve">, </w:t>
      </w:r>
      <w:r w:rsidRPr="00BC53C0">
        <w:rPr>
          <w:rFonts w:ascii="Times New Roman" w:hAnsi="Times New Roman"/>
          <w:i/>
          <w:iCs/>
          <w:noProof/>
          <w:sz w:val="24"/>
          <w:szCs w:val="24"/>
        </w:rPr>
        <w:t>4</w:t>
      </w:r>
      <w:r w:rsidRPr="00BC53C0">
        <w:rPr>
          <w:rFonts w:ascii="Times New Roman" w:hAnsi="Times New Roman"/>
          <w:noProof/>
          <w:sz w:val="24"/>
          <w:szCs w:val="24"/>
        </w:rPr>
        <w:t>(7), 1957–1962.</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Muhammad Rifki. (2019). The Review Of The Basic Technical Skills In Soccer Of. </w:t>
      </w:r>
      <w:r w:rsidRPr="00BC53C0">
        <w:rPr>
          <w:rFonts w:ascii="Times New Roman" w:hAnsi="Times New Roman"/>
          <w:i/>
          <w:iCs/>
          <w:noProof/>
          <w:sz w:val="24"/>
          <w:szCs w:val="24"/>
        </w:rPr>
        <w:t>Jom Fkip</w:t>
      </w:r>
      <w:r w:rsidRPr="00BC53C0">
        <w:rPr>
          <w:rFonts w:ascii="Times New Roman" w:hAnsi="Times New Roman"/>
          <w:noProof/>
          <w:sz w:val="24"/>
          <w:szCs w:val="24"/>
        </w:rPr>
        <w:t xml:space="preserve">, </w:t>
      </w:r>
      <w:r w:rsidRPr="00BC53C0">
        <w:rPr>
          <w:rFonts w:ascii="Times New Roman" w:hAnsi="Times New Roman"/>
          <w:i/>
          <w:iCs/>
          <w:noProof/>
          <w:sz w:val="24"/>
          <w:szCs w:val="24"/>
        </w:rPr>
        <w:t>6</w:t>
      </w:r>
      <w:r w:rsidRPr="00BC53C0">
        <w:rPr>
          <w:rFonts w:ascii="Times New Roman" w:hAnsi="Times New Roman"/>
          <w:noProof/>
          <w:sz w:val="24"/>
          <w:szCs w:val="24"/>
        </w:rPr>
        <w:t>(1), 1–14.</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Nugroho Susanto. (2016). Manajemen Program Latihan Sekolah Sepakbola (Ssb) Gama Yogyakarta Nugroho. </w:t>
      </w:r>
      <w:r w:rsidRPr="00BC53C0">
        <w:rPr>
          <w:rFonts w:ascii="Times New Roman" w:hAnsi="Times New Roman"/>
          <w:i/>
          <w:iCs/>
          <w:noProof/>
          <w:sz w:val="24"/>
          <w:szCs w:val="24"/>
        </w:rPr>
        <w:t>Jurnal Keolahragaan</w:t>
      </w:r>
      <w:r w:rsidRPr="00BC53C0">
        <w:rPr>
          <w:rFonts w:ascii="Times New Roman" w:hAnsi="Times New Roman"/>
          <w:noProof/>
          <w:sz w:val="24"/>
          <w:szCs w:val="24"/>
        </w:rPr>
        <w:t xml:space="preserve">, </w:t>
      </w:r>
      <w:r w:rsidRPr="00BC53C0">
        <w:rPr>
          <w:rFonts w:ascii="Times New Roman" w:hAnsi="Times New Roman"/>
          <w:i/>
          <w:iCs/>
          <w:noProof/>
          <w:sz w:val="24"/>
          <w:szCs w:val="24"/>
        </w:rPr>
        <w:t>4</w:t>
      </w:r>
      <w:r w:rsidRPr="00BC53C0">
        <w:rPr>
          <w:rFonts w:ascii="Times New Roman" w:hAnsi="Times New Roman"/>
          <w:noProof/>
          <w:sz w:val="24"/>
          <w:szCs w:val="24"/>
        </w:rPr>
        <w:t>(April), 98–110.</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Nurhidayah. (2015). Jurnal Keolahragaan. </w:t>
      </w:r>
      <w:r w:rsidRPr="00BC53C0">
        <w:rPr>
          <w:rFonts w:ascii="Times New Roman" w:hAnsi="Times New Roman"/>
          <w:i/>
          <w:iCs/>
          <w:noProof/>
          <w:sz w:val="24"/>
          <w:szCs w:val="24"/>
        </w:rPr>
        <w:t>Jurnal Keolahragaan</w:t>
      </w:r>
      <w:r w:rsidRPr="00BC53C0">
        <w:rPr>
          <w:rFonts w:ascii="Times New Roman" w:hAnsi="Times New Roman"/>
          <w:noProof/>
          <w:sz w:val="24"/>
          <w:szCs w:val="24"/>
        </w:rPr>
        <w:t xml:space="preserve">, </w:t>
      </w:r>
      <w:r w:rsidRPr="00BC53C0">
        <w:rPr>
          <w:rFonts w:ascii="Times New Roman" w:hAnsi="Times New Roman"/>
          <w:i/>
          <w:iCs/>
          <w:noProof/>
          <w:sz w:val="24"/>
          <w:szCs w:val="24"/>
        </w:rPr>
        <w:t>3</w:t>
      </w:r>
      <w:r w:rsidRPr="00BC53C0">
        <w:rPr>
          <w:rFonts w:ascii="Times New Roman" w:hAnsi="Times New Roman"/>
          <w:noProof/>
          <w:sz w:val="24"/>
          <w:szCs w:val="24"/>
        </w:rPr>
        <w:t>(April), 66–7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Prasetyo, Y. (2013). Kesadaran Masyarakat Berolahraga Untuk Peningkatan Kesehatan Dan Pembangunan Nasional Oleh : Yudik Prasetyo Dosen Jurusan Pendidikan Kesehatan Dan </w:t>
      </w:r>
      <w:r w:rsidRPr="00BC53C0">
        <w:rPr>
          <w:rFonts w:ascii="Times New Roman" w:hAnsi="Times New Roman"/>
          <w:noProof/>
          <w:sz w:val="24"/>
          <w:szCs w:val="24"/>
        </w:rPr>
        <w:lastRenderedPageBreak/>
        <w:t xml:space="preserve">Rekreasi Fik Uny. </w:t>
      </w:r>
      <w:r w:rsidRPr="00BC53C0">
        <w:rPr>
          <w:rFonts w:ascii="Times New Roman" w:hAnsi="Times New Roman"/>
          <w:i/>
          <w:iCs/>
          <w:noProof/>
          <w:sz w:val="24"/>
          <w:szCs w:val="24"/>
        </w:rPr>
        <w:t>Kesadaran Masyarakat Berolahraga Untuk Peningkatan Kesehatan Dan Pembangunan Nasional</w:t>
      </w:r>
      <w:r w:rsidRPr="00BC53C0">
        <w:rPr>
          <w:rFonts w:ascii="Times New Roman" w:hAnsi="Times New Roman"/>
          <w:noProof/>
          <w:sz w:val="24"/>
          <w:szCs w:val="24"/>
        </w:rPr>
        <w:t xml:space="preserve">, </w:t>
      </w:r>
      <w:r w:rsidRPr="00BC53C0">
        <w:rPr>
          <w:rFonts w:ascii="Times New Roman" w:hAnsi="Times New Roman"/>
          <w:i/>
          <w:iCs/>
          <w:noProof/>
          <w:sz w:val="24"/>
          <w:szCs w:val="24"/>
        </w:rPr>
        <w:t>Vol.Xi</w:t>
      </w:r>
      <w:r w:rsidRPr="00BC53C0">
        <w:rPr>
          <w:rFonts w:ascii="Times New Roman" w:hAnsi="Times New Roman"/>
          <w:noProof/>
          <w:sz w:val="24"/>
          <w:szCs w:val="24"/>
        </w:rPr>
        <w:t>, 219–22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Priyono, B. (2012). Pengembangan Pembangunan Industri Keolahragaan Berdasarkan Pendekatan Pengaturan Manajemen Pengelolaan Kegiatan Olahraga, </w:t>
      </w:r>
      <w:r w:rsidRPr="00BC53C0">
        <w:rPr>
          <w:rFonts w:ascii="Times New Roman" w:hAnsi="Times New Roman"/>
          <w:i/>
          <w:iCs/>
          <w:noProof/>
          <w:sz w:val="24"/>
          <w:szCs w:val="24"/>
        </w:rPr>
        <w:t>2</w:t>
      </w:r>
      <w:r w:rsidRPr="00BC53C0">
        <w:rPr>
          <w:rFonts w:ascii="Times New Roman" w:hAnsi="Times New Roman"/>
          <w:noProof/>
          <w:sz w:val="24"/>
          <w:szCs w:val="24"/>
        </w:rPr>
        <w:t>.</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Riley, M. J., &amp; Stefan, H. G. (2009). Lake And Reservoir Management Development Of The Minnesota Lake Water Quality Management Model “ Minlake ,” </w:t>
      </w:r>
      <w:r w:rsidRPr="00BC53C0">
        <w:rPr>
          <w:rFonts w:ascii="Times New Roman" w:hAnsi="Times New Roman"/>
          <w:i/>
          <w:iCs/>
          <w:noProof/>
          <w:sz w:val="24"/>
          <w:szCs w:val="24"/>
        </w:rPr>
        <w:t>2381</w:t>
      </w:r>
      <w:r w:rsidRPr="00BC53C0">
        <w:rPr>
          <w:rFonts w:ascii="Times New Roman" w:hAnsi="Times New Roman"/>
          <w:noProof/>
          <w:sz w:val="24"/>
          <w:szCs w:val="24"/>
        </w:rPr>
        <w:t>. Https://Doi.Org/10.1080/07438148809354815</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Rismayanthi, C. (2013). Mengembangkan Keterampilan Gerak Dasar Sebagai Stimulasi Motorik Bagi Anak Taman Kanak-Kanak Melalui Aktivitas Jasmani, </w:t>
      </w:r>
      <w:r w:rsidRPr="00BC53C0">
        <w:rPr>
          <w:rFonts w:ascii="Times New Roman" w:hAnsi="Times New Roman"/>
          <w:i/>
          <w:iCs/>
          <w:noProof/>
          <w:sz w:val="24"/>
          <w:szCs w:val="24"/>
        </w:rPr>
        <w:t>9</w:t>
      </w:r>
      <w:r w:rsidRPr="00BC53C0">
        <w:rPr>
          <w:rFonts w:ascii="Times New Roman" w:hAnsi="Times New Roman"/>
          <w:noProof/>
          <w:sz w:val="24"/>
          <w:szCs w:val="24"/>
        </w:rPr>
        <w:t>(April).</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igit Nugroho. (2007). </w:t>
      </w:r>
      <w:r w:rsidRPr="00BC53C0">
        <w:rPr>
          <w:rFonts w:ascii="Times New Roman" w:hAnsi="Times New Roman"/>
          <w:i/>
          <w:iCs/>
          <w:noProof/>
          <w:sz w:val="24"/>
          <w:szCs w:val="24"/>
        </w:rPr>
        <w:t>Pengaruh Latihan Sirkuit (Circuit Training) Terhadap Daya Tahan Aerobik (Vo2 Max) Mahasiswa Pko Fakultas Ilmu Keolahragan Universitas Negeri Yogyakarta</w:t>
      </w:r>
      <w:r w:rsidRPr="00BC53C0">
        <w:rPr>
          <w:rFonts w:ascii="Times New Roman" w:hAnsi="Times New Roman"/>
          <w:noProof/>
          <w:sz w:val="24"/>
          <w:szCs w:val="24"/>
        </w:rPr>
        <w:t xml:space="preserve">. </w:t>
      </w:r>
      <w:r w:rsidRPr="00BC53C0">
        <w:rPr>
          <w:rFonts w:ascii="Times New Roman" w:hAnsi="Times New Roman"/>
          <w:i/>
          <w:iCs/>
          <w:noProof/>
          <w:sz w:val="24"/>
          <w:szCs w:val="24"/>
        </w:rPr>
        <w:t>Sigit Nugroho. (2007). Pengaruh Latihan Sirkuit (Circuit Training) Terhadap Daya Tahan Aerobik (Vo2 Max) Mahasiswa Pko Fakultas Ilmu Keolahragan Universitas Negeri Yogyakarta, 1–16.</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lamet Sudarsono. (2011). Penyusunan Program Pelatihan Berbeban Untuk Meningkatkan Kekuatan (Slamet </w:t>
      </w:r>
      <w:r w:rsidRPr="00BC53C0">
        <w:rPr>
          <w:rFonts w:ascii="Times New Roman" w:hAnsi="Times New Roman"/>
          <w:noProof/>
          <w:sz w:val="24"/>
          <w:szCs w:val="24"/>
        </w:rPr>
        <w:lastRenderedPageBreak/>
        <w:t xml:space="preserve">Sudarsono). </w:t>
      </w:r>
      <w:r w:rsidRPr="00BC53C0">
        <w:rPr>
          <w:rFonts w:ascii="Times New Roman" w:hAnsi="Times New Roman"/>
          <w:i/>
          <w:iCs/>
          <w:noProof/>
          <w:sz w:val="24"/>
          <w:szCs w:val="24"/>
        </w:rPr>
        <w:t>Jurnal Ilmiah Spirit</w:t>
      </w:r>
      <w:r w:rsidRPr="00BC53C0">
        <w:rPr>
          <w:rFonts w:ascii="Times New Roman" w:hAnsi="Times New Roman"/>
          <w:noProof/>
          <w:sz w:val="24"/>
          <w:szCs w:val="24"/>
        </w:rPr>
        <w:t xml:space="preserve">, </w:t>
      </w:r>
      <w:r w:rsidRPr="00BC53C0">
        <w:rPr>
          <w:rFonts w:ascii="Times New Roman" w:hAnsi="Times New Roman"/>
          <w:i/>
          <w:iCs/>
          <w:noProof/>
          <w:sz w:val="24"/>
          <w:szCs w:val="24"/>
        </w:rPr>
        <w:t>11</w:t>
      </w:r>
      <w:r w:rsidRPr="00BC53C0">
        <w:rPr>
          <w:rFonts w:ascii="Times New Roman" w:hAnsi="Times New Roman"/>
          <w:noProof/>
          <w:sz w:val="24"/>
          <w:szCs w:val="24"/>
        </w:rPr>
        <w:t>(3), 31–43.</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ri Haryati. (2012). Research And Development (R&amp;D) Sebagai Salah Satu Model Penelitian Dalam Bidang Pendidikan. </w:t>
      </w:r>
      <w:r w:rsidRPr="00BC53C0">
        <w:rPr>
          <w:rFonts w:ascii="Times New Roman" w:hAnsi="Times New Roman"/>
          <w:i/>
          <w:iCs/>
          <w:noProof/>
          <w:sz w:val="24"/>
          <w:szCs w:val="24"/>
        </w:rPr>
        <w:t>Fkip Utm</w:t>
      </w:r>
      <w:r w:rsidRPr="00BC53C0">
        <w:rPr>
          <w:rFonts w:ascii="Times New Roman" w:hAnsi="Times New Roman"/>
          <w:noProof/>
          <w:sz w:val="24"/>
          <w:szCs w:val="24"/>
        </w:rPr>
        <w:t xml:space="preserve">, </w:t>
      </w:r>
      <w:r w:rsidRPr="00BC53C0">
        <w:rPr>
          <w:rFonts w:ascii="Times New Roman" w:hAnsi="Times New Roman"/>
          <w:i/>
          <w:iCs/>
          <w:noProof/>
          <w:sz w:val="24"/>
          <w:szCs w:val="24"/>
        </w:rPr>
        <w:t>37</w:t>
      </w:r>
      <w:r w:rsidRPr="00BC53C0">
        <w:rPr>
          <w:rFonts w:ascii="Times New Roman" w:hAnsi="Times New Roman"/>
          <w:noProof/>
          <w:sz w:val="24"/>
          <w:szCs w:val="24"/>
        </w:rPr>
        <w:t>(1), 11–26. Retrieved From Https://Www.Academia.Edu/15666277/Research_And_Development_R_And_D_Sebagai_Salah_Satu_Model_Penelitian_Dalam_Bidang_Pendidikan_Oleh</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ubagyo Irianto. (2011). Standardisasi Kecakapan Bermain Sepakbola Untuk Siswa Sekolah Sepakbola ( Ssb ) Ku 14-15 Tahun Se-Daerah Istimewa Yogyakarta. </w:t>
      </w:r>
      <w:r w:rsidRPr="00BC53C0">
        <w:rPr>
          <w:rFonts w:ascii="Times New Roman" w:hAnsi="Times New Roman"/>
          <w:i/>
          <w:iCs/>
          <w:noProof/>
          <w:sz w:val="24"/>
          <w:szCs w:val="24"/>
        </w:rPr>
        <w:t>Jurnal Olahraga Prestasi</w:t>
      </w:r>
      <w:r w:rsidRPr="00BC53C0">
        <w:rPr>
          <w:rFonts w:ascii="Times New Roman" w:hAnsi="Times New Roman"/>
          <w:noProof/>
          <w:sz w:val="24"/>
          <w:szCs w:val="24"/>
        </w:rPr>
        <w:t xml:space="preserve">, </w:t>
      </w:r>
      <w:r w:rsidRPr="00BC53C0">
        <w:rPr>
          <w:rFonts w:ascii="Times New Roman" w:hAnsi="Times New Roman"/>
          <w:i/>
          <w:iCs/>
          <w:noProof/>
          <w:sz w:val="24"/>
          <w:szCs w:val="24"/>
        </w:rPr>
        <w:t>7</w:t>
      </w:r>
      <w:r w:rsidRPr="00BC53C0">
        <w:rPr>
          <w:rFonts w:ascii="Times New Roman" w:hAnsi="Times New Roman"/>
          <w:noProof/>
          <w:sz w:val="24"/>
          <w:szCs w:val="24"/>
        </w:rPr>
        <w:t>(1), 44–50.</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Tudor O. Bompa And G. Gregory Haff. (2009). </w:t>
      </w:r>
      <w:r w:rsidRPr="00BC53C0">
        <w:rPr>
          <w:rFonts w:ascii="Times New Roman" w:hAnsi="Times New Roman"/>
          <w:i/>
          <w:iCs/>
          <w:noProof/>
          <w:sz w:val="24"/>
          <w:szCs w:val="24"/>
        </w:rPr>
        <w:t>Periodization</w:t>
      </w:r>
      <w:r w:rsidRPr="00BC53C0">
        <w:rPr>
          <w:rFonts w:ascii="Times New Roman" w:hAnsi="Times New Roman"/>
          <w:noProof/>
          <w:sz w:val="24"/>
          <w:szCs w:val="24"/>
        </w:rPr>
        <w:t>.</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Yamagata, S. (1949). Studies On Blood Glycogen. </w:t>
      </w:r>
      <w:r w:rsidRPr="00BC53C0">
        <w:rPr>
          <w:rFonts w:ascii="Times New Roman" w:hAnsi="Times New Roman"/>
          <w:i/>
          <w:iCs/>
          <w:noProof/>
          <w:sz w:val="24"/>
          <w:szCs w:val="24"/>
        </w:rPr>
        <w:t>The Tohoku Journal Of Experimental Medicine</w:t>
      </w:r>
      <w:r w:rsidRPr="00BC53C0">
        <w:rPr>
          <w:rFonts w:ascii="Times New Roman" w:hAnsi="Times New Roman"/>
          <w:noProof/>
          <w:sz w:val="24"/>
          <w:szCs w:val="24"/>
        </w:rPr>
        <w:t xml:space="preserve">, </w:t>
      </w:r>
      <w:r w:rsidRPr="00BC53C0">
        <w:rPr>
          <w:rFonts w:ascii="Times New Roman" w:hAnsi="Times New Roman"/>
          <w:i/>
          <w:iCs/>
          <w:noProof/>
          <w:sz w:val="24"/>
          <w:szCs w:val="24"/>
        </w:rPr>
        <w:t>51</w:t>
      </w:r>
      <w:r w:rsidRPr="00BC53C0">
        <w:rPr>
          <w:rFonts w:ascii="Times New Roman" w:hAnsi="Times New Roman"/>
          <w:noProof/>
          <w:sz w:val="24"/>
          <w:szCs w:val="24"/>
        </w:rPr>
        <w:t>(2), 285–290. Https://Doi.Org/10.1620/Tjem.51.285</w:t>
      </w:r>
    </w:p>
    <w:p w:rsidR="005842AB" w:rsidRPr="005842AB" w:rsidRDefault="003223FA" w:rsidP="0072040F">
      <w:pPr>
        <w:pStyle w:val="ListParagraph"/>
        <w:spacing w:before="240" w:after="0" w:line="240" w:lineRule="auto"/>
        <w:ind w:left="360" w:right="260"/>
        <w:jc w:val="both"/>
        <w:rPr>
          <w:rFonts w:ascii="Times New Roman" w:eastAsia="Times New Roman" w:hAnsi="Times New Roman" w:cs="Times New Roman"/>
          <w:b/>
          <w:sz w:val="24"/>
          <w:szCs w:val="24"/>
        </w:rPr>
      </w:pPr>
      <w:r w:rsidRPr="00BC53C0">
        <w:rPr>
          <w:rFonts w:ascii="Times New Roman" w:hAnsi="Times New Roman"/>
          <w:b/>
          <w:sz w:val="24"/>
          <w:szCs w:val="24"/>
        </w:rPr>
        <w:fldChar w:fldCharType="end"/>
      </w:r>
    </w:p>
    <w:p w:rsidR="005842AB" w:rsidRPr="00EB2741" w:rsidRDefault="005842AB" w:rsidP="0072040F">
      <w:pPr>
        <w:pStyle w:val="ListParagraph"/>
        <w:spacing w:before="240" w:after="0" w:line="240" w:lineRule="auto"/>
        <w:ind w:left="360" w:right="260"/>
        <w:jc w:val="both"/>
        <w:rPr>
          <w:rFonts w:ascii="Times New Roman" w:eastAsia="Times New Roman" w:hAnsi="Times New Roman" w:cs="Times New Roman"/>
          <w:b/>
          <w:sz w:val="24"/>
          <w:szCs w:val="24"/>
        </w:rPr>
      </w:pPr>
    </w:p>
    <w:p w:rsidR="00EB2741" w:rsidRDefault="00EB2741" w:rsidP="0072040F">
      <w:pPr>
        <w:pStyle w:val="ListParagraph"/>
        <w:spacing w:before="240" w:after="0" w:line="240" w:lineRule="auto"/>
        <w:ind w:right="260"/>
        <w:jc w:val="both"/>
        <w:rPr>
          <w:rFonts w:ascii="Times New Roman" w:eastAsia="Times New Roman" w:hAnsi="Times New Roman" w:cs="Times New Roman"/>
          <w:b/>
          <w:sz w:val="24"/>
          <w:szCs w:val="24"/>
        </w:rPr>
      </w:pPr>
    </w:p>
    <w:p w:rsidR="00EB2741" w:rsidRPr="00A33FB8" w:rsidRDefault="00EB2741" w:rsidP="0072040F">
      <w:pPr>
        <w:pStyle w:val="ListParagraph"/>
        <w:spacing w:before="240" w:after="0" w:line="240" w:lineRule="auto"/>
        <w:ind w:right="260" w:hanging="720"/>
        <w:jc w:val="both"/>
        <w:rPr>
          <w:rFonts w:ascii="Times New Roman" w:eastAsia="Times New Roman" w:hAnsi="Times New Roman" w:cs="Times New Roman"/>
          <w:b/>
          <w:sz w:val="24"/>
          <w:szCs w:val="24"/>
        </w:rPr>
      </w:pPr>
    </w:p>
    <w:sectPr w:rsidR="00EB2741" w:rsidRPr="00A33FB8" w:rsidSect="00EF1DAE">
      <w:type w:val="continuous"/>
      <w:pgSz w:w="12240" w:h="15840"/>
      <w:pgMar w:top="2268" w:right="1701" w:bottom="1701" w:left="2268" w:header="720" w:footer="720" w:gutter="0"/>
      <w:cols w:num="2" w:space="387"/>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9130F"/>
    <w:multiLevelType w:val="hybridMultilevel"/>
    <w:tmpl w:val="419A02D2"/>
    <w:lvl w:ilvl="0" w:tplc="70863596">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5103A82"/>
    <w:multiLevelType w:val="hybridMultilevel"/>
    <w:tmpl w:val="6A1C1002"/>
    <w:lvl w:ilvl="0" w:tplc="20FEF51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compat/>
  <w:rsids>
    <w:rsidRoot w:val="00492C97"/>
    <w:rsid w:val="000002CB"/>
    <w:rsid w:val="000006E2"/>
    <w:rsid w:val="000009BF"/>
    <w:rsid w:val="00000F9D"/>
    <w:rsid w:val="000016A3"/>
    <w:rsid w:val="00002E38"/>
    <w:rsid w:val="00002FD3"/>
    <w:rsid w:val="000032B1"/>
    <w:rsid w:val="00003D4F"/>
    <w:rsid w:val="00003F45"/>
    <w:rsid w:val="000046C9"/>
    <w:rsid w:val="00005234"/>
    <w:rsid w:val="00005B51"/>
    <w:rsid w:val="00006C5C"/>
    <w:rsid w:val="00007E5F"/>
    <w:rsid w:val="00010041"/>
    <w:rsid w:val="000114EC"/>
    <w:rsid w:val="00012706"/>
    <w:rsid w:val="00012DB0"/>
    <w:rsid w:val="00013429"/>
    <w:rsid w:val="00013C07"/>
    <w:rsid w:val="00013E7E"/>
    <w:rsid w:val="00014928"/>
    <w:rsid w:val="00015222"/>
    <w:rsid w:val="000155F3"/>
    <w:rsid w:val="00015D59"/>
    <w:rsid w:val="000166E2"/>
    <w:rsid w:val="0001728B"/>
    <w:rsid w:val="00017491"/>
    <w:rsid w:val="00022081"/>
    <w:rsid w:val="000221A3"/>
    <w:rsid w:val="000235DE"/>
    <w:rsid w:val="00023CF3"/>
    <w:rsid w:val="00023FBC"/>
    <w:rsid w:val="00025C2B"/>
    <w:rsid w:val="00025E02"/>
    <w:rsid w:val="00026371"/>
    <w:rsid w:val="00027280"/>
    <w:rsid w:val="00027CF3"/>
    <w:rsid w:val="0003062A"/>
    <w:rsid w:val="0003095A"/>
    <w:rsid w:val="00030F9E"/>
    <w:rsid w:val="000330EB"/>
    <w:rsid w:val="000378AC"/>
    <w:rsid w:val="00041340"/>
    <w:rsid w:val="0004225E"/>
    <w:rsid w:val="00042275"/>
    <w:rsid w:val="0004472B"/>
    <w:rsid w:val="00045202"/>
    <w:rsid w:val="00045AAE"/>
    <w:rsid w:val="00046517"/>
    <w:rsid w:val="000469E3"/>
    <w:rsid w:val="00050527"/>
    <w:rsid w:val="00050769"/>
    <w:rsid w:val="00051F5E"/>
    <w:rsid w:val="0005206E"/>
    <w:rsid w:val="00052403"/>
    <w:rsid w:val="00052DF8"/>
    <w:rsid w:val="00052FD5"/>
    <w:rsid w:val="00054791"/>
    <w:rsid w:val="0005541C"/>
    <w:rsid w:val="00056813"/>
    <w:rsid w:val="00056BFF"/>
    <w:rsid w:val="00056DE1"/>
    <w:rsid w:val="00057162"/>
    <w:rsid w:val="000573FF"/>
    <w:rsid w:val="000601FF"/>
    <w:rsid w:val="0006067A"/>
    <w:rsid w:val="000612E5"/>
    <w:rsid w:val="00061E77"/>
    <w:rsid w:val="00062711"/>
    <w:rsid w:val="00062F39"/>
    <w:rsid w:val="0006338A"/>
    <w:rsid w:val="00063849"/>
    <w:rsid w:val="0006581D"/>
    <w:rsid w:val="000670F3"/>
    <w:rsid w:val="0006770C"/>
    <w:rsid w:val="00067719"/>
    <w:rsid w:val="00067EC0"/>
    <w:rsid w:val="00070076"/>
    <w:rsid w:val="00070335"/>
    <w:rsid w:val="0007061D"/>
    <w:rsid w:val="000717C9"/>
    <w:rsid w:val="000735A5"/>
    <w:rsid w:val="000738B2"/>
    <w:rsid w:val="00077507"/>
    <w:rsid w:val="00080EF0"/>
    <w:rsid w:val="00081B4A"/>
    <w:rsid w:val="00082D4F"/>
    <w:rsid w:val="00082F3B"/>
    <w:rsid w:val="00083378"/>
    <w:rsid w:val="00083835"/>
    <w:rsid w:val="00083889"/>
    <w:rsid w:val="00083C9A"/>
    <w:rsid w:val="00083FDD"/>
    <w:rsid w:val="00085C8B"/>
    <w:rsid w:val="00085ED9"/>
    <w:rsid w:val="00086293"/>
    <w:rsid w:val="00086DA9"/>
    <w:rsid w:val="00086F66"/>
    <w:rsid w:val="00090D6A"/>
    <w:rsid w:val="000911B9"/>
    <w:rsid w:val="0009273E"/>
    <w:rsid w:val="00092D6E"/>
    <w:rsid w:val="0009330C"/>
    <w:rsid w:val="0009344E"/>
    <w:rsid w:val="0009368A"/>
    <w:rsid w:val="000939A5"/>
    <w:rsid w:val="00094080"/>
    <w:rsid w:val="00095092"/>
    <w:rsid w:val="0009565E"/>
    <w:rsid w:val="000958D9"/>
    <w:rsid w:val="00095BBA"/>
    <w:rsid w:val="000A079B"/>
    <w:rsid w:val="000A118C"/>
    <w:rsid w:val="000A1DFB"/>
    <w:rsid w:val="000A215A"/>
    <w:rsid w:val="000A487D"/>
    <w:rsid w:val="000A5DF1"/>
    <w:rsid w:val="000A7CD4"/>
    <w:rsid w:val="000A7F60"/>
    <w:rsid w:val="000B0536"/>
    <w:rsid w:val="000B0B5E"/>
    <w:rsid w:val="000B1423"/>
    <w:rsid w:val="000B2DCA"/>
    <w:rsid w:val="000B2FEA"/>
    <w:rsid w:val="000B3136"/>
    <w:rsid w:val="000B4304"/>
    <w:rsid w:val="000B4AA0"/>
    <w:rsid w:val="000B6789"/>
    <w:rsid w:val="000C023A"/>
    <w:rsid w:val="000C02A9"/>
    <w:rsid w:val="000C03FF"/>
    <w:rsid w:val="000C07A7"/>
    <w:rsid w:val="000C13BF"/>
    <w:rsid w:val="000C2B58"/>
    <w:rsid w:val="000C356E"/>
    <w:rsid w:val="000C3CBD"/>
    <w:rsid w:val="000C402F"/>
    <w:rsid w:val="000C4617"/>
    <w:rsid w:val="000C4C62"/>
    <w:rsid w:val="000C5A18"/>
    <w:rsid w:val="000C60CF"/>
    <w:rsid w:val="000C6D19"/>
    <w:rsid w:val="000D0299"/>
    <w:rsid w:val="000D102E"/>
    <w:rsid w:val="000D1518"/>
    <w:rsid w:val="000D17DE"/>
    <w:rsid w:val="000D3E3B"/>
    <w:rsid w:val="000D4350"/>
    <w:rsid w:val="000D4F80"/>
    <w:rsid w:val="000D5D39"/>
    <w:rsid w:val="000D62EA"/>
    <w:rsid w:val="000D673E"/>
    <w:rsid w:val="000D6957"/>
    <w:rsid w:val="000D69B2"/>
    <w:rsid w:val="000D7D39"/>
    <w:rsid w:val="000E0E6F"/>
    <w:rsid w:val="000E0F5B"/>
    <w:rsid w:val="000E1BB7"/>
    <w:rsid w:val="000E1FBE"/>
    <w:rsid w:val="000E2016"/>
    <w:rsid w:val="000E2115"/>
    <w:rsid w:val="000E259C"/>
    <w:rsid w:val="000E46EB"/>
    <w:rsid w:val="000E7E5E"/>
    <w:rsid w:val="000F06E9"/>
    <w:rsid w:val="000F088D"/>
    <w:rsid w:val="000F08D3"/>
    <w:rsid w:val="000F0AF4"/>
    <w:rsid w:val="000F16C5"/>
    <w:rsid w:val="000F1966"/>
    <w:rsid w:val="000F26B0"/>
    <w:rsid w:val="000F6272"/>
    <w:rsid w:val="000F66D2"/>
    <w:rsid w:val="000F6EC3"/>
    <w:rsid w:val="000F7CF1"/>
    <w:rsid w:val="00100C01"/>
    <w:rsid w:val="001021C4"/>
    <w:rsid w:val="0010252F"/>
    <w:rsid w:val="00104145"/>
    <w:rsid w:val="00104AC5"/>
    <w:rsid w:val="001055D1"/>
    <w:rsid w:val="00107BF3"/>
    <w:rsid w:val="0011018C"/>
    <w:rsid w:val="00110FB3"/>
    <w:rsid w:val="0011239A"/>
    <w:rsid w:val="0011360F"/>
    <w:rsid w:val="00113ED3"/>
    <w:rsid w:val="00114059"/>
    <w:rsid w:val="00114177"/>
    <w:rsid w:val="00114285"/>
    <w:rsid w:val="00114616"/>
    <w:rsid w:val="00114D26"/>
    <w:rsid w:val="00115432"/>
    <w:rsid w:val="001171B7"/>
    <w:rsid w:val="00121065"/>
    <w:rsid w:val="0012172A"/>
    <w:rsid w:val="00122299"/>
    <w:rsid w:val="001226AE"/>
    <w:rsid w:val="00122822"/>
    <w:rsid w:val="00122AE6"/>
    <w:rsid w:val="00122FA6"/>
    <w:rsid w:val="0012358D"/>
    <w:rsid w:val="00123CE1"/>
    <w:rsid w:val="00124479"/>
    <w:rsid w:val="001261CB"/>
    <w:rsid w:val="001267A0"/>
    <w:rsid w:val="00126C92"/>
    <w:rsid w:val="001272B9"/>
    <w:rsid w:val="00127735"/>
    <w:rsid w:val="00130385"/>
    <w:rsid w:val="00130712"/>
    <w:rsid w:val="00130BAF"/>
    <w:rsid w:val="001317A2"/>
    <w:rsid w:val="00135CE9"/>
    <w:rsid w:val="00135EF6"/>
    <w:rsid w:val="001373BF"/>
    <w:rsid w:val="00137AD4"/>
    <w:rsid w:val="00141664"/>
    <w:rsid w:val="00141D08"/>
    <w:rsid w:val="00141D52"/>
    <w:rsid w:val="00142AC6"/>
    <w:rsid w:val="00143507"/>
    <w:rsid w:val="00144558"/>
    <w:rsid w:val="00145725"/>
    <w:rsid w:val="00146786"/>
    <w:rsid w:val="00146C6B"/>
    <w:rsid w:val="001473CF"/>
    <w:rsid w:val="001475A0"/>
    <w:rsid w:val="001500EE"/>
    <w:rsid w:val="0015127F"/>
    <w:rsid w:val="0015250A"/>
    <w:rsid w:val="0015273E"/>
    <w:rsid w:val="00155100"/>
    <w:rsid w:val="00156A11"/>
    <w:rsid w:val="00160043"/>
    <w:rsid w:val="001606CE"/>
    <w:rsid w:val="001610F2"/>
    <w:rsid w:val="00163085"/>
    <w:rsid w:val="001634DB"/>
    <w:rsid w:val="0017059D"/>
    <w:rsid w:val="00170CE7"/>
    <w:rsid w:val="00170EC9"/>
    <w:rsid w:val="00171FC7"/>
    <w:rsid w:val="00174B3A"/>
    <w:rsid w:val="00175732"/>
    <w:rsid w:val="00175BE9"/>
    <w:rsid w:val="001769D7"/>
    <w:rsid w:val="001769F5"/>
    <w:rsid w:val="00177295"/>
    <w:rsid w:val="00177307"/>
    <w:rsid w:val="001773F8"/>
    <w:rsid w:val="001776E8"/>
    <w:rsid w:val="001804C7"/>
    <w:rsid w:val="001820AB"/>
    <w:rsid w:val="00182FA0"/>
    <w:rsid w:val="00183037"/>
    <w:rsid w:val="00183C1C"/>
    <w:rsid w:val="00183EE2"/>
    <w:rsid w:val="00184DC0"/>
    <w:rsid w:val="0018503B"/>
    <w:rsid w:val="00185243"/>
    <w:rsid w:val="0018578C"/>
    <w:rsid w:val="00186233"/>
    <w:rsid w:val="001874E9"/>
    <w:rsid w:val="001902DF"/>
    <w:rsid w:val="0019038D"/>
    <w:rsid w:val="001910B4"/>
    <w:rsid w:val="00192756"/>
    <w:rsid w:val="001932B7"/>
    <w:rsid w:val="00195B86"/>
    <w:rsid w:val="00195D65"/>
    <w:rsid w:val="001A04C0"/>
    <w:rsid w:val="001A09CF"/>
    <w:rsid w:val="001A2983"/>
    <w:rsid w:val="001A2E44"/>
    <w:rsid w:val="001A32E5"/>
    <w:rsid w:val="001A3D3D"/>
    <w:rsid w:val="001A5365"/>
    <w:rsid w:val="001A5406"/>
    <w:rsid w:val="001A5B40"/>
    <w:rsid w:val="001A6B3C"/>
    <w:rsid w:val="001A6E61"/>
    <w:rsid w:val="001A6F58"/>
    <w:rsid w:val="001A7363"/>
    <w:rsid w:val="001B01E6"/>
    <w:rsid w:val="001B04D0"/>
    <w:rsid w:val="001B0AF3"/>
    <w:rsid w:val="001B0ED9"/>
    <w:rsid w:val="001B156F"/>
    <w:rsid w:val="001B1701"/>
    <w:rsid w:val="001B3B65"/>
    <w:rsid w:val="001B40EA"/>
    <w:rsid w:val="001B4A16"/>
    <w:rsid w:val="001B6814"/>
    <w:rsid w:val="001B7243"/>
    <w:rsid w:val="001C0B7C"/>
    <w:rsid w:val="001C0C76"/>
    <w:rsid w:val="001C1966"/>
    <w:rsid w:val="001C2EBA"/>
    <w:rsid w:val="001C2FE5"/>
    <w:rsid w:val="001C4203"/>
    <w:rsid w:val="001C4661"/>
    <w:rsid w:val="001C6140"/>
    <w:rsid w:val="001C6204"/>
    <w:rsid w:val="001C70AF"/>
    <w:rsid w:val="001C7C1C"/>
    <w:rsid w:val="001D2050"/>
    <w:rsid w:val="001D27A8"/>
    <w:rsid w:val="001D2B69"/>
    <w:rsid w:val="001D7499"/>
    <w:rsid w:val="001D7987"/>
    <w:rsid w:val="001E2B78"/>
    <w:rsid w:val="001E2D8F"/>
    <w:rsid w:val="001E5225"/>
    <w:rsid w:val="001E5E22"/>
    <w:rsid w:val="001E6057"/>
    <w:rsid w:val="001E630E"/>
    <w:rsid w:val="001E6396"/>
    <w:rsid w:val="001E67FE"/>
    <w:rsid w:val="001F04A5"/>
    <w:rsid w:val="001F2801"/>
    <w:rsid w:val="001F3427"/>
    <w:rsid w:val="001F3A97"/>
    <w:rsid w:val="001F43E5"/>
    <w:rsid w:val="001F6071"/>
    <w:rsid w:val="001F6C00"/>
    <w:rsid w:val="001F76B8"/>
    <w:rsid w:val="001F7988"/>
    <w:rsid w:val="001F7F93"/>
    <w:rsid w:val="002024B3"/>
    <w:rsid w:val="002026EC"/>
    <w:rsid w:val="002057BE"/>
    <w:rsid w:val="00206D36"/>
    <w:rsid w:val="002106B9"/>
    <w:rsid w:val="002107C5"/>
    <w:rsid w:val="00212F3E"/>
    <w:rsid w:val="00213AB3"/>
    <w:rsid w:val="00213C61"/>
    <w:rsid w:val="002144B9"/>
    <w:rsid w:val="0021568C"/>
    <w:rsid w:val="00217BC1"/>
    <w:rsid w:val="00220A23"/>
    <w:rsid w:val="00221AD7"/>
    <w:rsid w:val="00221D5A"/>
    <w:rsid w:val="002246DD"/>
    <w:rsid w:val="0022490D"/>
    <w:rsid w:val="00225DF4"/>
    <w:rsid w:val="00225EA7"/>
    <w:rsid w:val="00226B0C"/>
    <w:rsid w:val="00227887"/>
    <w:rsid w:val="00227B51"/>
    <w:rsid w:val="00230949"/>
    <w:rsid w:val="00231626"/>
    <w:rsid w:val="0023240E"/>
    <w:rsid w:val="002326DF"/>
    <w:rsid w:val="0023532D"/>
    <w:rsid w:val="002353B6"/>
    <w:rsid w:val="00235499"/>
    <w:rsid w:val="00235DD4"/>
    <w:rsid w:val="00237729"/>
    <w:rsid w:val="00237A3B"/>
    <w:rsid w:val="002401FA"/>
    <w:rsid w:val="002416E6"/>
    <w:rsid w:val="00241801"/>
    <w:rsid w:val="00242A22"/>
    <w:rsid w:val="00242B75"/>
    <w:rsid w:val="00242C19"/>
    <w:rsid w:val="00242E51"/>
    <w:rsid w:val="0024623A"/>
    <w:rsid w:val="002463A1"/>
    <w:rsid w:val="00246D03"/>
    <w:rsid w:val="00250D24"/>
    <w:rsid w:val="002513CA"/>
    <w:rsid w:val="00252FE0"/>
    <w:rsid w:val="002535FA"/>
    <w:rsid w:val="00253C3A"/>
    <w:rsid w:val="00254205"/>
    <w:rsid w:val="0025556D"/>
    <w:rsid w:val="00256E97"/>
    <w:rsid w:val="00260169"/>
    <w:rsid w:val="00260BD9"/>
    <w:rsid w:val="00260D04"/>
    <w:rsid w:val="002626FD"/>
    <w:rsid w:val="0026393E"/>
    <w:rsid w:val="00263BCB"/>
    <w:rsid w:val="0026459C"/>
    <w:rsid w:val="002657AB"/>
    <w:rsid w:val="00265A5E"/>
    <w:rsid w:val="00265ADD"/>
    <w:rsid w:val="00267801"/>
    <w:rsid w:val="00270443"/>
    <w:rsid w:val="00271462"/>
    <w:rsid w:val="0027153E"/>
    <w:rsid w:val="002718FD"/>
    <w:rsid w:val="0027201B"/>
    <w:rsid w:val="00272C89"/>
    <w:rsid w:val="0027310A"/>
    <w:rsid w:val="0027354C"/>
    <w:rsid w:val="00273A3B"/>
    <w:rsid w:val="002762D2"/>
    <w:rsid w:val="00276B2F"/>
    <w:rsid w:val="002779D1"/>
    <w:rsid w:val="00277A6E"/>
    <w:rsid w:val="0028015C"/>
    <w:rsid w:val="002810DD"/>
    <w:rsid w:val="0028144B"/>
    <w:rsid w:val="0028256F"/>
    <w:rsid w:val="00282AAB"/>
    <w:rsid w:val="00283308"/>
    <w:rsid w:val="00283C6C"/>
    <w:rsid w:val="002841D0"/>
    <w:rsid w:val="00284BE6"/>
    <w:rsid w:val="002869AF"/>
    <w:rsid w:val="00286D4B"/>
    <w:rsid w:val="00290418"/>
    <w:rsid w:val="00290B2B"/>
    <w:rsid w:val="00290DFC"/>
    <w:rsid w:val="00291C21"/>
    <w:rsid w:val="0029221E"/>
    <w:rsid w:val="002924BB"/>
    <w:rsid w:val="002925C2"/>
    <w:rsid w:val="00293022"/>
    <w:rsid w:val="00293172"/>
    <w:rsid w:val="002934C5"/>
    <w:rsid w:val="0029360E"/>
    <w:rsid w:val="002944D5"/>
    <w:rsid w:val="002949EA"/>
    <w:rsid w:val="00294A74"/>
    <w:rsid w:val="00295A63"/>
    <w:rsid w:val="00295DF9"/>
    <w:rsid w:val="00296122"/>
    <w:rsid w:val="00296BC1"/>
    <w:rsid w:val="00297090"/>
    <w:rsid w:val="0029787B"/>
    <w:rsid w:val="002A07A0"/>
    <w:rsid w:val="002A0ABD"/>
    <w:rsid w:val="002A0C72"/>
    <w:rsid w:val="002A23F3"/>
    <w:rsid w:val="002A34A8"/>
    <w:rsid w:val="002A34D6"/>
    <w:rsid w:val="002A3D38"/>
    <w:rsid w:val="002A3D40"/>
    <w:rsid w:val="002A4D84"/>
    <w:rsid w:val="002A50C9"/>
    <w:rsid w:val="002A5309"/>
    <w:rsid w:val="002A5CAE"/>
    <w:rsid w:val="002A678E"/>
    <w:rsid w:val="002A7686"/>
    <w:rsid w:val="002B0EB4"/>
    <w:rsid w:val="002B0EE3"/>
    <w:rsid w:val="002B1E4B"/>
    <w:rsid w:val="002B2173"/>
    <w:rsid w:val="002B3284"/>
    <w:rsid w:val="002B3C97"/>
    <w:rsid w:val="002B4A2F"/>
    <w:rsid w:val="002B52C8"/>
    <w:rsid w:val="002B5E3F"/>
    <w:rsid w:val="002B664E"/>
    <w:rsid w:val="002B77D3"/>
    <w:rsid w:val="002C27C1"/>
    <w:rsid w:val="002C292A"/>
    <w:rsid w:val="002C3587"/>
    <w:rsid w:val="002C4059"/>
    <w:rsid w:val="002C40F8"/>
    <w:rsid w:val="002C53FD"/>
    <w:rsid w:val="002C7271"/>
    <w:rsid w:val="002C77C4"/>
    <w:rsid w:val="002D041D"/>
    <w:rsid w:val="002D04F6"/>
    <w:rsid w:val="002D1E58"/>
    <w:rsid w:val="002D2901"/>
    <w:rsid w:val="002D323B"/>
    <w:rsid w:val="002D347C"/>
    <w:rsid w:val="002D5026"/>
    <w:rsid w:val="002D5EB9"/>
    <w:rsid w:val="002D6321"/>
    <w:rsid w:val="002D6B9A"/>
    <w:rsid w:val="002D7F7D"/>
    <w:rsid w:val="002E022E"/>
    <w:rsid w:val="002E04D3"/>
    <w:rsid w:val="002E0583"/>
    <w:rsid w:val="002E08D9"/>
    <w:rsid w:val="002E257C"/>
    <w:rsid w:val="002E3370"/>
    <w:rsid w:val="002E3DA2"/>
    <w:rsid w:val="002E3E9D"/>
    <w:rsid w:val="002E47AC"/>
    <w:rsid w:val="002E52BE"/>
    <w:rsid w:val="002E6A8C"/>
    <w:rsid w:val="002E6DF2"/>
    <w:rsid w:val="002E6EC6"/>
    <w:rsid w:val="002E72FA"/>
    <w:rsid w:val="002E763F"/>
    <w:rsid w:val="002E7A16"/>
    <w:rsid w:val="002F170B"/>
    <w:rsid w:val="002F1B2D"/>
    <w:rsid w:val="002F26EC"/>
    <w:rsid w:val="002F2A67"/>
    <w:rsid w:val="002F32FF"/>
    <w:rsid w:val="002F3393"/>
    <w:rsid w:val="002F3E4F"/>
    <w:rsid w:val="002F47B6"/>
    <w:rsid w:val="002F4B2C"/>
    <w:rsid w:val="002F4BFC"/>
    <w:rsid w:val="002F72B0"/>
    <w:rsid w:val="002F77D0"/>
    <w:rsid w:val="002F7C20"/>
    <w:rsid w:val="002F7C68"/>
    <w:rsid w:val="00301788"/>
    <w:rsid w:val="00301C0B"/>
    <w:rsid w:val="00302418"/>
    <w:rsid w:val="00303CAB"/>
    <w:rsid w:val="00306858"/>
    <w:rsid w:val="00307497"/>
    <w:rsid w:val="003074ED"/>
    <w:rsid w:val="00307D8B"/>
    <w:rsid w:val="00310166"/>
    <w:rsid w:val="003106CC"/>
    <w:rsid w:val="00311845"/>
    <w:rsid w:val="003120C3"/>
    <w:rsid w:val="0031732E"/>
    <w:rsid w:val="003179BE"/>
    <w:rsid w:val="003179CF"/>
    <w:rsid w:val="003203B6"/>
    <w:rsid w:val="003210AF"/>
    <w:rsid w:val="003212E4"/>
    <w:rsid w:val="003223FA"/>
    <w:rsid w:val="003229C0"/>
    <w:rsid w:val="00322ABA"/>
    <w:rsid w:val="0032414C"/>
    <w:rsid w:val="003241A3"/>
    <w:rsid w:val="0032513D"/>
    <w:rsid w:val="003255E5"/>
    <w:rsid w:val="00325712"/>
    <w:rsid w:val="003257B4"/>
    <w:rsid w:val="003265D3"/>
    <w:rsid w:val="0032748D"/>
    <w:rsid w:val="00327D3E"/>
    <w:rsid w:val="00327FB5"/>
    <w:rsid w:val="00330741"/>
    <w:rsid w:val="00330DD6"/>
    <w:rsid w:val="0033132D"/>
    <w:rsid w:val="00331C2B"/>
    <w:rsid w:val="003330B0"/>
    <w:rsid w:val="00333A14"/>
    <w:rsid w:val="00334B7E"/>
    <w:rsid w:val="00336F4D"/>
    <w:rsid w:val="00337167"/>
    <w:rsid w:val="00337BAD"/>
    <w:rsid w:val="00341965"/>
    <w:rsid w:val="003428FB"/>
    <w:rsid w:val="00342FEF"/>
    <w:rsid w:val="003438BC"/>
    <w:rsid w:val="00343995"/>
    <w:rsid w:val="00344443"/>
    <w:rsid w:val="00344C76"/>
    <w:rsid w:val="00344CA9"/>
    <w:rsid w:val="0034591E"/>
    <w:rsid w:val="00345D9D"/>
    <w:rsid w:val="003462FE"/>
    <w:rsid w:val="003469FB"/>
    <w:rsid w:val="00347309"/>
    <w:rsid w:val="00350D49"/>
    <w:rsid w:val="00351070"/>
    <w:rsid w:val="0035250E"/>
    <w:rsid w:val="00352EB8"/>
    <w:rsid w:val="00353351"/>
    <w:rsid w:val="00353AF5"/>
    <w:rsid w:val="00353B4C"/>
    <w:rsid w:val="00354876"/>
    <w:rsid w:val="0035526A"/>
    <w:rsid w:val="003554FB"/>
    <w:rsid w:val="0035630A"/>
    <w:rsid w:val="00356419"/>
    <w:rsid w:val="003571AE"/>
    <w:rsid w:val="003572BC"/>
    <w:rsid w:val="00357745"/>
    <w:rsid w:val="00360A3D"/>
    <w:rsid w:val="00360BE3"/>
    <w:rsid w:val="00360E4F"/>
    <w:rsid w:val="00361CAE"/>
    <w:rsid w:val="003623BE"/>
    <w:rsid w:val="00362596"/>
    <w:rsid w:val="00363185"/>
    <w:rsid w:val="00364DBF"/>
    <w:rsid w:val="00365425"/>
    <w:rsid w:val="00365D5A"/>
    <w:rsid w:val="00366933"/>
    <w:rsid w:val="00367240"/>
    <w:rsid w:val="00367DEA"/>
    <w:rsid w:val="00370981"/>
    <w:rsid w:val="00370D8E"/>
    <w:rsid w:val="00371285"/>
    <w:rsid w:val="00372858"/>
    <w:rsid w:val="003747B5"/>
    <w:rsid w:val="00375606"/>
    <w:rsid w:val="00375D18"/>
    <w:rsid w:val="00377252"/>
    <w:rsid w:val="00377960"/>
    <w:rsid w:val="00380347"/>
    <w:rsid w:val="00380D45"/>
    <w:rsid w:val="00380F05"/>
    <w:rsid w:val="003821AE"/>
    <w:rsid w:val="0038267E"/>
    <w:rsid w:val="003833E7"/>
    <w:rsid w:val="00383C23"/>
    <w:rsid w:val="00383FA1"/>
    <w:rsid w:val="00384D05"/>
    <w:rsid w:val="003852C1"/>
    <w:rsid w:val="003864E0"/>
    <w:rsid w:val="00386F59"/>
    <w:rsid w:val="0039174C"/>
    <w:rsid w:val="00391993"/>
    <w:rsid w:val="00392147"/>
    <w:rsid w:val="00392418"/>
    <w:rsid w:val="0039313E"/>
    <w:rsid w:val="00393A4D"/>
    <w:rsid w:val="00394135"/>
    <w:rsid w:val="00394A0C"/>
    <w:rsid w:val="00394A7C"/>
    <w:rsid w:val="00394A9B"/>
    <w:rsid w:val="00394F2E"/>
    <w:rsid w:val="0039553C"/>
    <w:rsid w:val="0039638A"/>
    <w:rsid w:val="00396B03"/>
    <w:rsid w:val="00397214"/>
    <w:rsid w:val="003A0285"/>
    <w:rsid w:val="003A0A41"/>
    <w:rsid w:val="003A14F9"/>
    <w:rsid w:val="003A33A8"/>
    <w:rsid w:val="003A401F"/>
    <w:rsid w:val="003A668D"/>
    <w:rsid w:val="003A6A7E"/>
    <w:rsid w:val="003A72C6"/>
    <w:rsid w:val="003A75B6"/>
    <w:rsid w:val="003B0F6F"/>
    <w:rsid w:val="003B10F5"/>
    <w:rsid w:val="003B18CF"/>
    <w:rsid w:val="003B1911"/>
    <w:rsid w:val="003B23AF"/>
    <w:rsid w:val="003B3703"/>
    <w:rsid w:val="003B3C4C"/>
    <w:rsid w:val="003B55CB"/>
    <w:rsid w:val="003B5F60"/>
    <w:rsid w:val="003C026E"/>
    <w:rsid w:val="003C03ED"/>
    <w:rsid w:val="003C065B"/>
    <w:rsid w:val="003C07B0"/>
    <w:rsid w:val="003C19BA"/>
    <w:rsid w:val="003C1C7C"/>
    <w:rsid w:val="003C2D65"/>
    <w:rsid w:val="003C372A"/>
    <w:rsid w:val="003C3A16"/>
    <w:rsid w:val="003C4067"/>
    <w:rsid w:val="003C478E"/>
    <w:rsid w:val="003C4DC2"/>
    <w:rsid w:val="003C552F"/>
    <w:rsid w:val="003C5E9C"/>
    <w:rsid w:val="003C6939"/>
    <w:rsid w:val="003C705A"/>
    <w:rsid w:val="003C7119"/>
    <w:rsid w:val="003D08B2"/>
    <w:rsid w:val="003D0C11"/>
    <w:rsid w:val="003D1A49"/>
    <w:rsid w:val="003D36F2"/>
    <w:rsid w:val="003D3A42"/>
    <w:rsid w:val="003D596E"/>
    <w:rsid w:val="003D6BD3"/>
    <w:rsid w:val="003D7B42"/>
    <w:rsid w:val="003D7D37"/>
    <w:rsid w:val="003E0297"/>
    <w:rsid w:val="003E0669"/>
    <w:rsid w:val="003E114E"/>
    <w:rsid w:val="003E1E57"/>
    <w:rsid w:val="003E2AD9"/>
    <w:rsid w:val="003E2AE6"/>
    <w:rsid w:val="003E4436"/>
    <w:rsid w:val="003E520C"/>
    <w:rsid w:val="003E54BD"/>
    <w:rsid w:val="003E5637"/>
    <w:rsid w:val="003E747A"/>
    <w:rsid w:val="003E76C3"/>
    <w:rsid w:val="003F0350"/>
    <w:rsid w:val="003F09A5"/>
    <w:rsid w:val="003F39EA"/>
    <w:rsid w:val="003F4EE2"/>
    <w:rsid w:val="003F55E5"/>
    <w:rsid w:val="003F63C1"/>
    <w:rsid w:val="0040061D"/>
    <w:rsid w:val="00402475"/>
    <w:rsid w:val="004036A7"/>
    <w:rsid w:val="00403795"/>
    <w:rsid w:val="00404287"/>
    <w:rsid w:val="004043CC"/>
    <w:rsid w:val="00404574"/>
    <w:rsid w:val="00404EA9"/>
    <w:rsid w:val="0040665C"/>
    <w:rsid w:val="00406DEA"/>
    <w:rsid w:val="004073A7"/>
    <w:rsid w:val="0041023E"/>
    <w:rsid w:val="00410C12"/>
    <w:rsid w:val="00412407"/>
    <w:rsid w:val="004138F1"/>
    <w:rsid w:val="00415352"/>
    <w:rsid w:val="00415455"/>
    <w:rsid w:val="00415657"/>
    <w:rsid w:val="00415A06"/>
    <w:rsid w:val="0041696F"/>
    <w:rsid w:val="00417ACA"/>
    <w:rsid w:val="004207D0"/>
    <w:rsid w:val="004218EA"/>
    <w:rsid w:val="00422F50"/>
    <w:rsid w:val="00422FBB"/>
    <w:rsid w:val="004244FB"/>
    <w:rsid w:val="0042461A"/>
    <w:rsid w:val="00425672"/>
    <w:rsid w:val="0042602C"/>
    <w:rsid w:val="00426F87"/>
    <w:rsid w:val="004307F6"/>
    <w:rsid w:val="00431105"/>
    <w:rsid w:val="004311B3"/>
    <w:rsid w:val="00432AA9"/>
    <w:rsid w:val="004339D2"/>
    <w:rsid w:val="00433FD9"/>
    <w:rsid w:val="004348AB"/>
    <w:rsid w:val="00437575"/>
    <w:rsid w:val="00437E2A"/>
    <w:rsid w:val="00441604"/>
    <w:rsid w:val="004428FB"/>
    <w:rsid w:val="00442A48"/>
    <w:rsid w:val="004437B7"/>
    <w:rsid w:val="004441CE"/>
    <w:rsid w:val="004443D8"/>
    <w:rsid w:val="0044448C"/>
    <w:rsid w:val="00445211"/>
    <w:rsid w:val="00446B74"/>
    <w:rsid w:val="00447C57"/>
    <w:rsid w:val="004501F0"/>
    <w:rsid w:val="00450248"/>
    <w:rsid w:val="00450405"/>
    <w:rsid w:val="00452C9C"/>
    <w:rsid w:val="00453462"/>
    <w:rsid w:val="004541E3"/>
    <w:rsid w:val="004543AF"/>
    <w:rsid w:val="00454DF8"/>
    <w:rsid w:val="00454F54"/>
    <w:rsid w:val="00455555"/>
    <w:rsid w:val="004555CD"/>
    <w:rsid w:val="00456911"/>
    <w:rsid w:val="004570CC"/>
    <w:rsid w:val="004576DA"/>
    <w:rsid w:val="004602FC"/>
    <w:rsid w:val="00460DD6"/>
    <w:rsid w:val="00460EB0"/>
    <w:rsid w:val="00461495"/>
    <w:rsid w:val="00461BA4"/>
    <w:rsid w:val="004621FB"/>
    <w:rsid w:val="0046257A"/>
    <w:rsid w:val="00462878"/>
    <w:rsid w:val="00462D64"/>
    <w:rsid w:val="00463578"/>
    <w:rsid w:val="00463DC2"/>
    <w:rsid w:val="00464799"/>
    <w:rsid w:val="00465106"/>
    <w:rsid w:val="004651EE"/>
    <w:rsid w:val="00465ECB"/>
    <w:rsid w:val="00466F31"/>
    <w:rsid w:val="004670C3"/>
    <w:rsid w:val="00467AB3"/>
    <w:rsid w:val="0047119F"/>
    <w:rsid w:val="0047156B"/>
    <w:rsid w:val="004731F0"/>
    <w:rsid w:val="004738F1"/>
    <w:rsid w:val="00473ABE"/>
    <w:rsid w:val="00474AFD"/>
    <w:rsid w:val="004751D2"/>
    <w:rsid w:val="00480119"/>
    <w:rsid w:val="00480766"/>
    <w:rsid w:val="00481392"/>
    <w:rsid w:val="00481FF6"/>
    <w:rsid w:val="004825F6"/>
    <w:rsid w:val="004826A4"/>
    <w:rsid w:val="00482AC8"/>
    <w:rsid w:val="00482B36"/>
    <w:rsid w:val="004830E6"/>
    <w:rsid w:val="00483A19"/>
    <w:rsid w:val="00483BBC"/>
    <w:rsid w:val="00484473"/>
    <w:rsid w:val="00485165"/>
    <w:rsid w:val="0048679F"/>
    <w:rsid w:val="00486BF5"/>
    <w:rsid w:val="0048735A"/>
    <w:rsid w:val="00490011"/>
    <w:rsid w:val="00490B37"/>
    <w:rsid w:val="00491B53"/>
    <w:rsid w:val="004927FB"/>
    <w:rsid w:val="00492C97"/>
    <w:rsid w:val="00494F88"/>
    <w:rsid w:val="00495782"/>
    <w:rsid w:val="00495C15"/>
    <w:rsid w:val="00496603"/>
    <w:rsid w:val="00497BB4"/>
    <w:rsid w:val="004A090A"/>
    <w:rsid w:val="004A0CE5"/>
    <w:rsid w:val="004A1DD2"/>
    <w:rsid w:val="004A291C"/>
    <w:rsid w:val="004A36E8"/>
    <w:rsid w:val="004A3E89"/>
    <w:rsid w:val="004A44E5"/>
    <w:rsid w:val="004A55BF"/>
    <w:rsid w:val="004A5D43"/>
    <w:rsid w:val="004A6091"/>
    <w:rsid w:val="004A6A13"/>
    <w:rsid w:val="004A76C5"/>
    <w:rsid w:val="004A7909"/>
    <w:rsid w:val="004A7B7C"/>
    <w:rsid w:val="004B0FE2"/>
    <w:rsid w:val="004B1F28"/>
    <w:rsid w:val="004B1F72"/>
    <w:rsid w:val="004B2321"/>
    <w:rsid w:val="004B24B6"/>
    <w:rsid w:val="004B2A14"/>
    <w:rsid w:val="004B3F43"/>
    <w:rsid w:val="004B400F"/>
    <w:rsid w:val="004B6E32"/>
    <w:rsid w:val="004B70ED"/>
    <w:rsid w:val="004B7A66"/>
    <w:rsid w:val="004B7B9F"/>
    <w:rsid w:val="004C02B6"/>
    <w:rsid w:val="004C038A"/>
    <w:rsid w:val="004C0413"/>
    <w:rsid w:val="004C0F5B"/>
    <w:rsid w:val="004C1308"/>
    <w:rsid w:val="004C1384"/>
    <w:rsid w:val="004C1DAF"/>
    <w:rsid w:val="004C25F2"/>
    <w:rsid w:val="004C32A1"/>
    <w:rsid w:val="004C32F7"/>
    <w:rsid w:val="004C34F4"/>
    <w:rsid w:val="004C3D48"/>
    <w:rsid w:val="004C7A19"/>
    <w:rsid w:val="004D0273"/>
    <w:rsid w:val="004D0329"/>
    <w:rsid w:val="004D085E"/>
    <w:rsid w:val="004D0BD2"/>
    <w:rsid w:val="004D0D24"/>
    <w:rsid w:val="004D2EAE"/>
    <w:rsid w:val="004D2F0D"/>
    <w:rsid w:val="004D37D0"/>
    <w:rsid w:val="004D45B0"/>
    <w:rsid w:val="004D49F7"/>
    <w:rsid w:val="004D4FD0"/>
    <w:rsid w:val="004D57FE"/>
    <w:rsid w:val="004D5BFF"/>
    <w:rsid w:val="004D7196"/>
    <w:rsid w:val="004E0A05"/>
    <w:rsid w:val="004E42A1"/>
    <w:rsid w:val="004E52A2"/>
    <w:rsid w:val="004E566B"/>
    <w:rsid w:val="004E6F41"/>
    <w:rsid w:val="004E705B"/>
    <w:rsid w:val="004F19AB"/>
    <w:rsid w:val="004F233D"/>
    <w:rsid w:val="004F2764"/>
    <w:rsid w:val="004F7212"/>
    <w:rsid w:val="004F76C6"/>
    <w:rsid w:val="005000FC"/>
    <w:rsid w:val="00500620"/>
    <w:rsid w:val="00500821"/>
    <w:rsid w:val="00502651"/>
    <w:rsid w:val="005027F0"/>
    <w:rsid w:val="005030B4"/>
    <w:rsid w:val="00503FBD"/>
    <w:rsid w:val="00504342"/>
    <w:rsid w:val="0050562B"/>
    <w:rsid w:val="005062BF"/>
    <w:rsid w:val="0050651B"/>
    <w:rsid w:val="00506E53"/>
    <w:rsid w:val="00507742"/>
    <w:rsid w:val="005100B0"/>
    <w:rsid w:val="00510415"/>
    <w:rsid w:val="005107BD"/>
    <w:rsid w:val="00510AED"/>
    <w:rsid w:val="0051162C"/>
    <w:rsid w:val="0051164A"/>
    <w:rsid w:val="00511922"/>
    <w:rsid w:val="005119DB"/>
    <w:rsid w:val="005130DD"/>
    <w:rsid w:val="00513530"/>
    <w:rsid w:val="00513BF1"/>
    <w:rsid w:val="00514981"/>
    <w:rsid w:val="005163F5"/>
    <w:rsid w:val="0051718C"/>
    <w:rsid w:val="0051790D"/>
    <w:rsid w:val="00517975"/>
    <w:rsid w:val="005179CB"/>
    <w:rsid w:val="00517EF0"/>
    <w:rsid w:val="00520324"/>
    <w:rsid w:val="005245AA"/>
    <w:rsid w:val="005272D8"/>
    <w:rsid w:val="005302BF"/>
    <w:rsid w:val="0053235D"/>
    <w:rsid w:val="00532725"/>
    <w:rsid w:val="00533BDE"/>
    <w:rsid w:val="00535245"/>
    <w:rsid w:val="00535716"/>
    <w:rsid w:val="00535874"/>
    <w:rsid w:val="00535A66"/>
    <w:rsid w:val="00535BF1"/>
    <w:rsid w:val="00537787"/>
    <w:rsid w:val="00537C58"/>
    <w:rsid w:val="0054157B"/>
    <w:rsid w:val="005425EE"/>
    <w:rsid w:val="00542CF6"/>
    <w:rsid w:val="00543DEE"/>
    <w:rsid w:val="00544B49"/>
    <w:rsid w:val="00544DCD"/>
    <w:rsid w:val="00545372"/>
    <w:rsid w:val="00545718"/>
    <w:rsid w:val="005475E2"/>
    <w:rsid w:val="005476D3"/>
    <w:rsid w:val="00547F4C"/>
    <w:rsid w:val="00550F65"/>
    <w:rsid w:val="005526B0"/>
    <w:rsid w:val="00553450"/>
    <w:rsid w:val="00553675"/>
    <w:rsid w:val="00554EC9"/>
    <w:rsid w:val="00555E19"/>
    <w:rsid w:val="00556016"/>
    <w:rsid w:val="0055607E"/>
    <w:rsid w:val="00556ADF"/>
    <w:rsid w:val="0056052B"/>
    <w:rsid w:val="00561457"/>
    <w:rsid w:val="00561624"/>
    <w:rsid w:val="005619D9"/>
    <w:rsid w:val="00562F9E"/>
    <w:rsid w:val="0056375A"/>
    <w:rsid w:val="00563B7A"/>
    <w:rsid w:val="005647F0"/>
    <w:rsid w:val="00564D52"/>
    <w:rsid w:val="00565F87"/>
    <w:rsid w:val="0056629B"/>
    <w:rsid w:val="005668AB"/>
    <w:rsid w:val="0056701E"/>
    <w:rsid w:val="005676AA"/>
    <w:rsid w:val="005678F5"/>
    <w:rsid w:val="00567CEC"/>
    <w:rsid w:val="005707D9"/>
    <w:rsid w:val="00571A3F"/>
    <w:rsid w:val="00571E56"/>
    <w:rsid w:val="00571E69"/>
    <w:rsid w:val="005720A3"/>
    <w:rsid w:val="0057297D"/>
    <w:rsid w:val="00572BA3"/>
    <w:rsid w:val="00573B3A"/>
    <w:rsid w:val="005755E3"/>
    <w:rsid w:val="00575A62"/>
    <w:rsid w:val="00580151"/>
    <w:rsid w:val="00580BD1"/>
    <w:rsid w:val="00581AA2"/>
    <w:rsid w:val="00581EA7"/>
    <w:rsid w:val="00582E21"/>
    <w:rsid w:val="00583A50"/>
    <w:rsid w:val="005842AB"/>
    <w:rsid w:val="00584908"/>
    <w:rsid w:val="00585051"/>
    <w:rsid w:val="005853BB"/>
    <w:rsid w:val="005868CD"/>
    <w:rsid w:val="005879DF"/>
    <w:rsid w:val="0059095A"/>
    <w:rsid w:val="00591FE6"/>
    <w:rsid w:val="00593915"/>
    <w:rsid w:val="00594EAC"/>
    <w:rsid w:val="00595678"/>
    <w:rsid w:val="005963BB"/>
    <w:rsid w:val="005A061B"/>
    <w:rsid w:val="005A07D0"/>
    <w:rsid w:val="005A247D"/>
    <w:rsid w:val="005A4019"/>
    <w:rsid w:val="005A48FB"/>
    <w:rsid w:val="005A5C9A"/>
    <w:rsid w:val="005A5D1C"/>
    <w:rsid w:val="005A6C3F"/>
    <w:rsid w:val="005A7546"/>
    <w:rsid w:val="005B006C"/>
    <w:rsid w:val="005B090D"/>
    <w:rsid w:val="005B175D"/>
    <w:rsid w:val="005B1F5A"/>
    <w:rsid w:val="005B29C6"/>
    <w:rsid w:val="005B3F19"/>
    <w:rsid w:val="005B64A2"/>
    <w:rsid w:val="005B754B"/>
    <w:rsid w:val="005C1AB1"/>
    <w:rsid w:val="005C4203"/>
    <w:rsid w:val="005C4692"/>
    <w:rsid w:val="005C4818"/>
    <w:rsid w:val="005C5D26"/>
    <w:rsid w:val="005C5DFA"/>
    <w:rsid w:val="005C69CC"/>
    <w:rsid w:val="005C7851"/>
    <w:rsid w:val="005C7901"/>
    <w:rsid w:val="005D0B7F"/>
    <w:rsid w:val="005D0BCD"/>
    <w:rsid w:val="005D1CCE"/>
    <w:rsid w:val="005D3F02"/>
    <w:rsid w:val="005D4EED"/>
    <w:rsid w:val="005D546B"/>
    <w:rsid w:val="005D697A"/>
    <w:rsid w:val="005D7A57"/>
    <w:rsid w:val="005E255F"/>
    <w:rsid w:val="005E30FC"/>
    <w:rsid w:val="005E3224"/>
    <w:rsid w:val="005E46A4"/>
    <w:rsid w:val="005E58A1"/>
    <w:rsid w:val="005E5B45"/>
    <w:rsid w:val="005E66A2"/>
    <w:rsid w:val="005E6F53"/>
    <w:rsid w:val="005E7093"/>
    <w:rsid w:val="005F0E64"/>
    <w:rsid w:val="005F1D2E"/>
    <w:rsid w:val="005F1FE7"/>
    <w:rsid w:val="005F2F28"/>
    <w:rsid w:val="005F336E"/>
    <w:rsid w:val="005F42E1"/>
    <w:rsid w:val="005F50A7"/>
    <w:rsid w:val="005F631B"/>
    <w:rsid w:val="005F6604"/>
    <w:rsid w:val="005F6EEB"/>
    <w:rsid w:val="005F77E6"/>
    <w:rsid w:val="005F790C"/>
    <w:rsid w:val="005F7A1B"/>
    <w:rsid w:val="00600AC6"/>
    <w:rsid w:val="00600C94"/>
    <w:rsid w:val="00600EE0"/>
    <w:rsid w:val="00603301"/>
    <w:rsid w:val="006042CF"/>
    <w:rsid w:val="00604A55"/>
    <w:rsid w:val="006061DF"/>
    <w:rsid w:val="00606AA7"/>
    <w:rsid w:val="00607638"/>
    <w:rsid w:val="006121E9"/>
    <w:rsid w:val="00612665"/>
    <w:rsid w:val="0061278F"/>
    <w:rsid w:val="00615052"/>
    <w:rsid w:val="00615A73"/>
    <w:rsid w:val="00616EE4"/>
    <w:rsid w:val="006171D5"/>
    <w:rsid w:val="00617946"/>
    <w:rsid w:val="00620F11"/>
    <w:rsid w:val="00621196"/>
    <w:rsid w:val="00621FC5"/>
    <w:rsid w:val="0062286A"/>
    <w:rsid w:val="00623B5B"/>
    <w:rsid w:val="00623BD3"/>
    <w:rsid w:val="00623D96"/>
    <w:rsid w:val="0062431A"/>
    <w:rsid w:val="00626B1D"/>
    <w:rsid w:val="00626CE4"/>
    <w:rsid w:val="00626D68"/>
    <w:rsid w:val="006273D4"/>
    <w:rsid w:val="00631080"/>
    <w:rsid w:val="00632353"/>
    <w:rsid w:val="0063475A"/>
    <w:rsid w:val="00635030"/>
    <w:rsid w:val="006358D3"/>
    <w:rsid w:val="00636B43"/>
    <w:rsid w:val="00637E71"/>
    <w:rsid w:val="00640D8E"/>
    <w:rsid w:val="00641FD2"/>
    <w:rsid w:val="0064206A"/>
    <w:rsid w:val="00644878"/>
    <w:rsid w:val="00644F18"/>
    <w:rsid w:val="00645269"/>
    <w:rsid w:val="00645822"/>
    <w:rsid w:val="00645D3C"/>
    <w:rsid w:val="0064640A"/>
    <w:rsid w:val="006468BB"/>
    <w:rsid w:val="006468FE"/>
    <w:rsid w:val="00650108"/>
    <w:rsid w:val="00650165"/>
    <w:rsid w:val="006522A6"/>
    <w:rsid w:val="00652E28"/>
    <w:rsid w:val="006534D0"/>
    <w:rsid w:val="00653DF0"/>
    <w:rsid w:val="006542BC"/>
    <w:rsid w:val="00654F50"/>
    <w:rsid w:val="00655D2A"/>
    <w:rsid w:val="006564A1"/>
    <w:rsid w:val="00660544"/>
    <w:rsid w:val="0066107E"/>
    <w:rsid w:val="006621CE"/>
    <w:rsid w:val="00662334"/>
    <w:rsid w:val="00662E39"/>
    <w:rsid w:val="00664C40"/>
    <w:rsid w:val="0066517A"/>
    <w:rsid w:val="0066689F"/>
    <w:rsid w:val="00666E5F"/>
    <w:rsid w:val="00671545"/>
    <w:rsid w:val="00672938"/>
    <w:rsid w:val="006731E7"/>
    <w:rsid w:val="0067345D"/>
    <w:rsid w:val="00673DDA"/>
    <w:rsid w:val="00675651"/>
    <w:rsid w:val="00675A8B"/>
    <w:rsid w:val="00676A55"/>
    <w:rsid w:val="00677B43"/>
    <w:rsid w:val="00684530"/>
    <w:rsid w:val="00684B70"/>
    <w:rsid w:val="006854AD"/>
    <w:rsid w:val="0068647C"/>
    <w:rsid w:val="00687EE8"/>
    <w:rsid w:val="00687F9D"/>
    <w:rsid w:val="0069061B"/>
    <w:rsid w:val="00690A66"/>
    <w:rsid w:val="00690AD6"/>
    <w:rsid w:val="0069417E"/>
    <w:rsid w:val="006944C0"/>
    <w:rsid w:val="006945D1"/>
    <w:rsid w:val="00694FE6"/>
    <w:rsid w:val="00695649"/>
    <w:rsid w:val="006968E1"/>
    <w:rsid w:val="0069785A"/>
    <w:rsid w:val="00697CCD"/>
    <w:rsid w:val="006A08FD"/>
    <w:rsid w:val="006A0A28"/>
    <w:rsid w:val="006A3487"/>
    <w:rsid w:val="006A465E"/>
    <w:rsid w:val="006A5FDE"/>
    <w:rsid w:val="006A6BF8"/>
    <w:rsid w:val="006B00AA"/>
    <w:rsid w:val="006B0790"/>
    <w:rsid w:val="006B13B8"/>
    <w:rsid w:val="006B186B"/>
    <w:rsid w:val="006B3528"/>
    <w:rsid w:val="006B3B8D"/>
    <w:rsid w:val="006B3CF8"/>
    <w:rsid w:val="006B432C"/>
    <w:rsid w:val="006B6E22"/>
    <w:rsid w:val="006B71EB"/>
    <w:rsid w:val="006C1C1B"/>
    <w:rsid w:val="006C1DE5"/>
    <w:rsid w:val="006C2634"/>
    <w:rsid w:val="006C2725"/>
    <w:rsid w:val="006C2BCE"/>
    <w:rsid w:val="006C33F2"/>
    <w:rsid w:val="006C5354"/>
    <w:rsid w:val="006C543F"/>
    <w:rsid w:val="006C714A"/>
    <w:rsid w:val="006C7DF9"/>
    <w:rsid w:val="006D0D31"/>
    <w:rsid w:val="006D36A1"/>
    <w:rsid w:val="006D3DBC"/>
    <w:rsid w:val="006D4152"/>
    <w:rsid w:val="006D4A96"/>
    <w:rsid w:val="006D5B68"/>
    <w:rsid w:val="006D5C3C"/>
    <w:rsid w:val="006D5CEC"/>
    <w:rsid w:val="006D600B"/>
    <w:rsid w:val="006E002E"/>
    <w:rsid w:val="006E19FB"/>
    <w:rsid w:val="006E373B"/>
    <w:rsid w:val="006E3D9A"/>
    <w:rsid w:val="006E43BD"/>
    <w:rsid w:val="006E45D9"/>
    <w:rsid w:val="006E5C78"/>
    <w:rsid w:val="006E78F5"/>
    <w:rsid w:val="006E7D60"/>
    <w:rsid w:val="006F0622"/>
    <w:rsid w:val="006F11E1"/>
    <w:rsid w:val="006F1409"/>
    <w:rsid w:val="006F26BE"/>
    <w:rsid w:val="006F3243"/>
    <w:rsid w:val="006F3C46"/>
    <w:rsid w:val="006F4F9C"/>
    <w:rsid w:val="006F6359"/>
    <w:rsid w:val="006F72D4"/>
    <w:rsid w:val="00700167"/>
    <w:rsid w:val="0070158A"/>
    <w:rsid w:val="0070171B"/>
    <w:rsid w:val="00701D0D"/>
    <w:rsid w:val="00702464"/>
    <w:rsid w:val="00702E8F"/>
    <w:rsid w:val="0070371B"/>
    <w:rsid w:val="007069A0"/>
    <w:rsid w:val="00707397"/>
    <w:rsid w:val="00712514"/>
    <w:rsid w:val="00712979"/>
    <w:rsid w:val="00713AC9"/>
    <w:rsid w:val="0071417D"/>
    <w:rsid w:val="0072040F"/>
    <w:rsid w:val="00720E77"/>
    <w:rsid w:val="00720F6A"/>
    <w:rsid w:val="007233FD"/>
    <w:rsid w:val="00723E71"/>
    <w:rsid w:val="00724344"/>
    <w:rsid w:val="007279CB"/>
    <w:rsid w:val="00730452"/>
    <w:rsid w:val="00730C69"/>
    <w:rsid w:val="007310A5"/>
    <w:rsid w:val="00731416"/>
    <w:rsid w:val="0073339C"/>
    <w:rsid w:val="007343C3"/>
    <w:rsid w:val="00735891"/>
    <w:rsid w:val="0073598D"/>
    <w:rsid w:val="00735C69"/>
    <w:rsid w:val="00736808"/>
    <w:rsid w:val="00740C57"/>
    <w:rsid w:val="00740F17"/>
    <w:rsid w:val="0074180A"/>
    <w:rsid w:val="00742495"/>
    <w:rsid w:val="00742597"/>
    <w:rsid w:val="00743A14"/>
    <w:rsid w:val="007442FE"/>
    <w:rsid w:val="007445E0"/>
    <w:rsid w:val="0074468F"/>
    <w:rsid w:val="0074575F"/>
    <w:rsid w:val="00745A95"/>
    <w:rsid w:val="00746604"/>
    <w:rsid w:val="00746809"/>
    <w:rsid w:val="007479ED"/>
    <w:rsid w:val="00751253"/>
    <w:rsid w:val="00751C91"/>
    <w:rsid w:val="00752BDE"/>
    <w:rsid w:val="00752D97"/>
    <w:rsid w:val="00753250"/>
    <w:rsid w:val="007538C1"/>
    <w:rsid w:val="00753C65"/>
    <w:rsid w:val="00754B59"/>
    <w:rsid w:val="00755862"/>
    <w:rsid w:val="007560A9"/>
    <w:rsid w:val="0075637A"/>
    <w:rsid w:val="007568E5"/>
    <w:rsid w:val="00757CD2"/>
    <w:rsid w:val="00757D53"/>
    <w:rsid w:val="00763488"/>
    <w:rsid w:val="00763786"/>
    <w:rsid w:val="00763C51"/>
    <w:rsid w:val="00763E8D"/>
    <w:rsid w:val="00764688"/>
    <w:rsid w:val="00764DE1"/>
    <w:rsid w:val="00772101"/>
    <w:rsid w:val="00773735"/>
    <w:rsid w:val="00773D47"/>
    <w:rsid w:val="007740E0"/>
    <w:rsid w:val="007767DC"/>
    <w:rsid w:val="007772BA"/>
    <w:rsid w:val="00777747"/>
    <w:rsid w:val="0077775A"/>
    <w:rsid w:val="00780119"/>
    <w:rsid w:val="00780874"/>
    <w:rsid w:val="00780CAE"/>
    <w:rsid w:val="007819D6"/>
    <w:rsid w:val="00782D8C"/>
    <w:rsid w:val="00782DA4"/>
    <w:rsid w:val="0078320A"/>
    <w:rsid w:val="00783501"/>
    <w:rsid w:val="007835F7"/>
    <w:rsid w:val="00783D6B"/>
    <w:rsid w:val="00784E6D"/>
    <w:rsid w:val="0078503C"/>
    <w:rsid w:val="00785BC6"/>
    <w:rsid w:val="00786FF6"/>
    <w:rsid w:val="0078704B"/>
    <w:rsid w:val="007932EB"/>
    <w:rsid w:val="00794B7F"/>
    <w:rsid w:val="007955E7"/>
    <w:rsid w:val="007969CF"/>
    <w:rsid w:val="007A0650"/>
    <w:rsid w:val="007A2C1C"/>
    <w:rsid w:val="007A4666"/>
    <w:rsid w:val="007A603D"/>
    <w:rsid w:val="007A63B8"/>
    <w:rsid w:val="007A64C7"/>
    <w:rsid w:val="007A6BE7"/>
    <w:rsid w:val="007A6EC0"/>
    <w:rsid w:val="007A7DFC"/>
    <w:rsid w:val="007B14BF"/>
    <w:rsid w:val="007B209E"/>
    <w:rsid w:val="007B4D69"/>
    <w:rsid w:val="007B4DA4"/>
    <w:rsid w:val="007B4FA1"/>
    <w:rsid w:val="007B60A2"/>
    <w:rsid w:val="007B6599"/>
    <w:rsid w:val="007C0216"/>
    <w:rsid w:val="007C08BF"/>
    <w:rsid w:val="007C0AFB"/>
    <w:rsid w:val="007C37EC"/>
    <w:rsid w:val="007C43AE"/>
    <w:rsid w:val="007C4B48"/>
    <w:rsid w:val="007C75F0"/>
    <w:rsid w:val="007D04D8"/>
    <w:rsid w:val="007D1458"/>
    <w:rsid w:val="007D199B"/>
    <w:rsid w:val="007D19E0"/>
    <w:rsid w:val="007D29A2"/>
    <w:rsid w:val="007D2B9E"/>
    <w:rsid w:val="007D2CCF"/>
    <w:rsid w:val="007D76B0"/>
    <w:rsid w:val="007E04F1"/>
    <w:rsid w:val="007E2108"/>
    <w:rsid w:val="007E2AC8"/>
    <w:rsid w:val="007E2C97"/>
    <w:rsid w:val="007E3611"/>
    <w:rsid w:val="007E4022"/>
    <w:rsid w:val="007E6398"/>
    <w:rsid w:val="007E79B9"/>
    <w:rsid w:val="007E7F54"/>
    <w:rsid w:val="007F0A72"/>
    <w:rsid w:val="007F234E"/>
    <w:rsid w:val="007F28C7"/>
    <w:rsid w:val="007F5B1E"/>
    <w:rsid w:val="00801570"/>
    <w:rsid w:val="008023D5"/>
    <w:rsid w:val="0080359D"/>
    <w:rsid w:val="00805259"/>
    <w:rsid w:val="0080597B"/>
    <w:rsid w:val="008068F7"/>
    <w:rsid w:val="00807539"/>
    <w:rsid w:val="008076B4"/>
    <w:rsid w:val="00807B04"/>
    <w:rsid w:val="00807EB9"/>
    <w:rsid w:val="008113A1"/>
    <w:rsid w:val="00812AF8"/>
    <w:rsid w:val="00813410"/>
    <w:rsid w:val="00815F4A"/>
    <w:rsid w:val="00816489"/>
    <w:rsid w:val="00816BDE"/>
    <w:rsid w:val="008171C7"/>
    <w:rsid w:val="00820CC5"/>
    <w:rsid w:val="00821D66"/>
    <w:rsid w:val="008256F6"/>
    <w:rsid w:val="00826358"/>
    <w:rsid w:val="008264BC"/>
    <w:rsid w:val="008269DF"/>
    <w:rsid w:val="00827615"/>
    <w:rsid w:val="008303F2"/>
    <w:rsid w:val="008305D9"/>
    <w:rsid w:val="0083118E"/>
    <w:rsid w:val="00831827"/>
    <w:rsid w:val="00832F1E"/>
    <w:rsid w:val="00833741"/>
    <w:rsid w:val="00833DB0"/>
    <w:rsid w:val="00835E01"/>
    <w:rsid w:val="00837896"/>
    <w:rsid w:val="00837CED"/>
    <w:rsid w:val="0084111A"/>
    <w:rsid w:val="008413C9"/>
    <w:rsid w:val="00841650"/>
    <w:rsid w:val="008418BB"/>
    <w:rsid w:val="00842F36"/>
    <w:rsid w:val="008436F6"/>
    <w:rsid w:val="0084449E"/>
    <w:rsid w:val="008445C0"/>
    <w:rsid w:val="008449A2"/>
    <w:rsid w:val="00844F5D"/>
    <w:rsid w:val="00845244"/>
    <w:rsid w:val="008475B6"/>
    <w:rsid w:val="008502EA"/>
    <w:rsid w:val="0085069B"/>
    <w:rsid w:val="00851038"/>
    <w:rsid w:val="00852BEB"/>
    <w:rsid w:val="0085428F"/>
    <w:rsid w:val="008573C3"/>
    <w:rsid w:val="00857457"/>
    <w:rsid w:val="00857571"/>
    <w:rsid w:val="00857C22"/>
    <w:rsid w:val="008602EB"/>
    <w:rsid w:val="00860344"/>
    <w:rsid w:val="0086037E"/>
    <w:rsid w:val="00860EA8"/>
    <w:rsid w:val="00861E99"/>
    <w:rsid w:val="008624E3"/>
    <w:rsid w:val="00863617"/>
    <w:rsid w:val="008654AD"/>
    <w:rsid w:val="008655E1"/>
    <w:rsid w:val="00866A44"/>
    <w:rsid w:val="00867659"/>
    <w:rsid w:val="008678BE"/>
    <w:rsid w:val="00867A7E"/>
    <w:rsid w:val="0087088E"/>
    <w:rsid w:val="008726A6"/>
    <w:rsid w:val="0087299E"/>
    <w:rsid w:val="00872CD1"/>
    <w:rsid w:val="008742B8"/>
    <w:rsid w:val="00875BDD"/>
    <w:rsid w:val="00876BCE"/>
    <w:rsid w:val="00876D2B"/>
    <w:rsid w:val="00876F71"/>
    <w:rsid w:val="00877314"/>
    <w:rsid w:val="00880E23"/>
    <w:rsid w:val="008811BB"/>
    <w:rsid w:val="00881B83"/>
    <w:rsid w:val="0088228D"/>
    <w:rsid w:val="00882D1C"/>
    <w:rsid w:val="00884A4E"/>
    <w:rsid w:val="00884EBB"/>
    <w:rsid w:val="00885813"/>
    <w:rsid w:val="008861F8"/>
    <w:rsid w:val="008868D3"/>
    <w:rsid w:val="008873EA"/>
    <w:rsid w:val="008904E7"/>
    <w:rsid w:val="00891747"/>
    <w:rsid w:val="00892EFF"/>
    <w:rsid w:val="00893478"/>
    <w:rsid w:val="00893F0D"/>
    <w:rsid w:val="00894068"/>
    <w:rsid w:val="00894845"/>
    <w:rsid w:val="00896BED"/>
    <w:rsid w:val="008975DF"/>
    <w:rsid w:val="0089770A"/>
    <w:rsid w:val="00897B7E"/>
    <w:rsid w:val="008A0D87"/>
    <w:rsid w:val="008A40B6"/>
    <w:rsid w:val="008A485C"/>
    <w:rsid w:val="008A4A40"/>
    <w:rsid w:val="008A6185"/>
    <w:rsid w:val="008A6CDF"/>
    <w:rsid w:val="008A720B"/>
    <w:rsid w:val="008B0543"/>
    <w:rsid w:val="008B05A3"/>
    <w:rsid w:val="008B106F"/>
    <w:rsid w:val="008B55D9"/>
    <w:rsid w:val="008B570C"/>
    <w:rsid w:val="008C05B3"/>
    <w:rsid w:val="008C0C3F"/>
    <w:rsid w:val="008C0F10"/>
    <w:rsid w:val="008C18D4"/>
    <w:rsid w:val="008C1A2D"/>
    <w:rsid w:val="008C2530"/>
    <w:rsid w:val="008C2960"/>
    <w:rsid w:val="008C2A19"/>
    <w:rsid w:val="008C35CD"/>
    <w:rsid w:val="008C4AF9"/>
    <w:rsid w:val="008C5424"/>
    <w:rsid w:val="008C581C"/>
    <w:rsid w:val="008C62C1"/>
    <w:rsid w:val="008C6727"/>
    <w:rsid w:val="008C6CE2"/>
    <w:rsid w:val="008C7BB7"/>
    <w:rsid w:val="008C7C19"/>
    <w:rsid w:val="008C7DD5"/>
    <w:rsid w:val="008D2253"/>
    <w:rsid w:val="008D4749"/>
    <w:rsid w:val="008D62E0"/>
    <w:rsid w:val="008D6300"/>
    <w:rsid w:val="008D7866"/>
    <w:rsid w:val="008E0F3F"/>
    <w:rsid w:val="008E111F"/>
    <w:rsid w:val="008E19B9"/>
    <w:rsid w:val="008E2DBA"/>
    <w:rsid w:val="008E31E5"/>
    <w:rsid w:val="008E4CF4"/>
    <w:rsid w:val="008E541F"/>
    <w:rsid w:val="008E552A"/>
    <w:rsid w:val="008E553D"/>
    <w:rsid w:val="008E60E8"/>
    <w:rsid w:val="008E720B"/>
    <w:rsid w:val="008E777F"/>
    <w:rsid w:val="008F3F62"/>
    <w:rsid w:val="008F4207"/>
    <w:rsid w:val="008F491A"/>
    <w:rsid w:val="008F5927"/>
    <w:rsid w:val="008F5BD2"/>
    <w:rsid w:val="008F5C22"/>
    <w:rsid w:val="008F729F"/>
    <w:rsid w:val="008F7912"/>
    <w:rsid w:val="008F7F87"/>
    <w:rsid w:val="0090097D"/>
    <w:rsid w:val="00901A89"/>
    <w:rsid w:val="009031C4"/>
    <w:rsid w:val="00905039"/>
    <w:rsid w:val="00906166"/>
    <w:rsid w:val="009067D1"/>
    <w:rsid w:val="009072BE"/>
    <w:rsid w:val="00910D2A"/>
    <w:rsid w:val="009137CF"/>
    <w:rsid w:val="0091449E"/>
    <w:rsid w:val="009147F8"/>
    <w:rsid w:val="00915C29"/>
    <w:rsid w:val="009163A0"/>
    <w:rsid w:val="00916483"/>
    <w:rsid w:val="00917515"/>
    <w:rsid w:val="00920D9F"/>
    <w:rsid w:val="009212D8"/>
    <w:rsid w:val="00921D08"/>
    <w:rsid w:val="00922694"/>
    <w:rsid w:val="009229FE"/>
    <w:rsid w:val="00922D77"/>
    <w:rsid w:val="00923194"/>
    <w:rsid w:val="00924D9F"/>
    <w:rsid w:val="0092524C"/>
    <w:rsid w:val="00926A7B"/>
    <w:rsid w:val="009273CD"/>
    <w:rsid w:val="009309F2"/>
    <w:rsid w:val="00931492"/>
    <w:rsid w:val="009318BC"/>
    <w:rsid w:val="009320B2"/>
    <w:rsid w:val="009321B9"/>
    <w:rsid w:val="00932A2B"/>
    <w:rsid w:val="00932E66"/>
    <w:rsid w:val="0093487A"/>
    <w:rsid w:val="00934DE9"/>
    <w:rsid w:val="0093513F"/>
    <w:rsid w:val="00937477"/>
    <w:rsid w:val="00940078"/>
    <w:rsid w:val="00942594"/>
    <w:rsid w:val="00942662"/>
    <w:rsid w:val="00942928"/>
    <w:rsid w:val="00942A73"/>
    <w:rsid w:val="00942E66"/>
    <w:rsid w:val="00944474"/>
    <w:rsid w:val="009444E5"/>
    <w:rsid w:val="0094529C"/>
    <w:rsid w:val="00945480"/>
    <w:rsid w:val="00946DF8"/>
    <w:rsid w:val="009475A5"/>
    <w:rsid w:val="00947A04"/>
    <w:rsid w:val="00951DB9"/>
    <w:rsid w:val="00952143"/>
    <w:rsid w:val="0095454F"/>
    <w:rsid w:val="00954C63"/>
    <w:rsid w:val="00955038"/>
    <w:rsid w:val="00956A89"/>
    <w:rsid w:val="009570E5"/>
    <w:rsid w:val="00957A37"/>
    <w:rsid w:val="00960BC8"/>
    <w:rsid w:val="009627F6"/>
    <w:rsid w:val="00963067"/>
    <w:rsid w:val="00963ECB"/>
    <w:rsid w:val="009650FD"/>
    <w:rsid w:val="0096545D"/>
    <w:rsid w:val="0096761B"/>
    <w:rsid w:val="009705BA"/>
    <w:rsid w:val="0097121D"/>
    <w:rsid w:val="00971885"/>
    <w:rsid w:val="00971D14"/>
    <w:rsid w:val="0097271E"/>
    <w:rsid w:val="00974389"/>
    <w:rsid w:val="00974FD9"/>
    <w:rsid w:val="009755AE"/>
    <w:rsid w:val="0097561A"/>
    <w:rsid w:val="00975F34"/>
    <w:rsid w:val="009760AA"/>
    <w:rsid w:val="00976AD8"/>
    <w:rsid w:val="00977F8A"/>
    <w:rsid w:val="00980350"/>
    <w:rsid w:val="00980EE5"/>
    <w:rsid w:val="00981CD0"/>
    <w:rsid w:val="009835DD"/>
    <w:rsid w:val="00983B08"/>
    <w:rsid w:val="00987388"/>
    <w:rsid w:val="0098796C"/>
    <w:rsid w:val="00987B9B"/>
    <w:rsid w:val="00990A05"/>
    <w:rsid w:val="00991282"/>
    <w:rsid w:val="009917C7"/>
    <w:rsid w:val="009953B3"/>
    <w:rsid w:val="00995846"/>
    <w:rsid w:val="00995F54"/>
    <w:rsid w:val="0099648D"/>
    <w:rsid w:val="009A02A8"/>
    <w:rsid w:val="009A09BE"/>
    <w:rsid w:val="009A1882"/>
    <w:rsid w:val="009A3FD2"/>
    <w:rsid w:val="009A44C5"/>
    <w:rsid w:val="009A50DA"/>
    <w:rsid w:val="009A5974"/>
    <w:rsid w:val="009A65A5"/>
    <w:rsid w:val="009B14BC"/>
    <w:rsid w:val="009B1599"/>
    <w:rsid w:val="009B2039"/>
    <w:rsid w:val="009B26A3"/>
    <w:rsid w:val="009B535B"/>
    <w:rsid w:val="009B5896"/>
    <w:rsid w:val="009B6AA0"/>
    <w:rsid w:val="009B7176"/>
    <w:rsid w:val="009B741E"/>
    <w:rsid w:val="009C0285"/>
    <w:rsid w:val="009C12EB"/>
    <w:rsid w:val="009C15A3"/>
    <w:rsid w:val="009C3AF7"/>
    <w:rsid w:val="009C4FF0"/>
    <w:rsid w:val="009C6D8D"/>
    <w:rsid w:val="009C7428"/>
    <w:rsid w:val="009D1066"/>
    <w:rsid w:val="009D129D"/>
    <w:rsid w:val="009D16C2"/>
    <w:rsid w:val="009D1FF0"/>
    <w:rsid w:val="009D2A31"/>
    <w:rsid w:val="009D399F"/>
    <w:rsid w:val="009D3B3F"/>
    <w:rsid w:val="009D4104"/>
    <w:rsid w:val="009D4585"/>
    <w:rsid w:val="009D4762"/>
    <w:rsid w:val="009D501E"/>
    <w:rsid w:val="009D52C6"/>
    <w:rsid w:val="009D561F"/>
    <w:rsid w:val="009D57BF"/>
    <w:rsid w:val="009D5909"/>
    <w:rsid w:val="009D5B55"/>
    <w:rsid w:val="009D5FF1"/>
    <w:rsid w:val="009D668B"/>
    <w:rsid w:val="009D698B"/>
    <w:rsid w:val="009D6DCF"/>
    <w:rsid w:val="009E0805"/>
    <w:rsid w:val="009E0929"/>
    <w:rsid w:val="009E0A25"/>
    <w:rsid w:val="009E14C1"/>
    <w:rsid w:val="009E259E"/>
    <w:rsid w:val="009E2901"/>
    <w:rsid w:val="009E2A32"/>
    <w:rsid w:val="009E40A5"/>
    <w:rsid w:val="009E4224"/>
    <w:rsid w:val="009E42AB"/>
    <w:rsid w:val="009E62D7"/>
    <w:rsid w:val="009E7D97"/>
    <w:rsid w:val="009F1BC9"/>
    <w:rsid w:val="009F2284"/>
    <w:rsid w:val="009F4E46"/>
    <w:rsid w:val="009F5404"/>
    <w:rsid w:val="009F65FF"/>
    <w:rsid w:val="009F73F5"/>
    <w:rsid w:val="009F741B"/>
    <w:rsid w:val="00A02554"/>
    <w:rsid w:val="00A0286E"/>
    <w:rsid w:val="00A02879"/>
    <w:rsid w:val="00A035D8"/>
    <w:rsid w:val="00A03D6A"/>
    <w:rsid w:val="00A0426B"/>
    <w:rsid w:val="00A056E9"/>
    <w:rsid w:val="00A05CFA"/>
    <w:rsid w:val="00A100F5"/>
    <w:rsid w:val="00A10789"/>
    <w:rsid w:val="00A10BFB"/>
    <w:rsid w:val="00A10C56"/>
    <w:rsid w:val="00A123C1"/>
    <w:rsid w:val="00A12438"/>
    <w:rsid w:val="00A136C0"/>
    <w:rsid w:val="00A14288"/>
    <w:rsid w:val="00A14375"/>
    <w:rsid w:val="00A14B1F"/>
    <w:rsid w:val="00A16029"/>
    <w:rsid w:val="00A16942"/>
    <w:rsid w:val="00A1768F"/>
    <w:rsid w:val="00A20446"/>
    <w:rsid w:val="00A208C0"/>
    <w:rsid w:val="00A2129D"/>
    <w:rsid w:val="00A214B0"/>
    <w:rsid w:val="00A231C0"/>
    <w:rsid w:val="00A2479E"/>
    <w:rsid w:val="00A24DC7"/>
    <w:rsid w:val="00A2504E"/>
    <w:rsid w:val="00A255E7"/>
    <w:rsid w:val="00A261B8"/>
    <w:rsid w:val="00A27713"/>
    <w:rsid w:val="00A27AEF"/>
    <w:rsid w:val="00A3042B"/>
    <w:rsid w:val="00A30BDE"/>
    <w:rsid w:val="00A313BD"/>
    <w:rsid w:val="00A31E56"/>
    <w:rsid w:val="00A3269D"/>
    <w:rsid w:val="00A32CCC"/>
    <w:rsid w:val="00A33FB8"/>
    <w:rsid w:val="00A34F87"/>
    <w:rsid w:val="00A35B7B"/>
    <w:rsid w:val="00A36222"/>
    <w:rsid w:val="00A373F5"/>
    <w:rsid w:val="00A379EF"/>
    <w:rsid w:val="00A408BF"/>
    <w:rsid w:val="00A40EA9"/>
    <w:rsid w:val="00A42E87"/>
    <w:rsid w:val="00A43A25"/>
    <w:rsid w:val="00A43F85"/>
    <w:rsid w:val="00A443FD"/>
    <w:rsid w:val="00A44718"/>
    <w:rsid w:val="00A44C7C"/>
    <w:rsid w:val="00A44FC1"/>
    <w:rsid w:val="00A45951"/>
    <w:rsid w:val="00A4642D"/>
    <w:rsid w:val="00A466AD"/>
    <w:rsid w:val="00A4687F"/>
    <w:rsid w:val="00A46BCB"/>
    <w:rsid w:val="00A501A6"/>
    <w:rsid w:val="00A50786"/>
    <w:rsid w:val="00A50E52"/>
    <w:rsid w:val="00A51385"/>
    <w:rsid w:val="00A541C2"/>
    <w:rsid w:val="00A54B3C"/>
    <w:rsid w:val="00A553B3"/>
    <w:rsid w:val="00A554CE"/>
    <w:rsid w:val="00A55D38"/>
    <w:rsid w:val="00A60589"/>
    <w:rsid w:val="00A60BE4"/>
    <w:rsid w:val="00A613CB"/>
    <w:rsid w:val="00A61F89"/>
    <w:rsid w:val="00A6260F"/>
    <w:rsid w:val="00A626F9"/>
    <w:rsid w:val="00A63266"/>
    <w:rsid w:val="00A64875"/>
    <w:rsid w:val="00A64D46"/>
    <w:rsid w:val="00A64E29"/>
    <w:rsid w:val="00A65E23"/>
    <w:rsid w:val="00A66CE9"/>
    <w:rsid w:val="00A66FC3"/>
    <w:rsid w:val="00A67CF8"/>
    <w:rsid w:val="00A70024"/>
    <w:rsid w:val="00A702D3"/>
    <w:rsid w:val="00A70E48"/>
    <w:rsid w:val="00A75A7C"/>
    <w:rsid w:val="00A77D63"/>
    <w:rsid w:val="00A77E45"/>
    <w:rsid w:val="00A77E49"/>
    <w:rsid w:val="00A83AE7"/>
    <w:rsid w:val="00A84660"/>
    <w:rsid w:val="00A84BAC"/>
    <w:rsid w:val="00A85183"/>
    <w:rsid w:val="00A8536A"/>
    <w:rsid w:val="00A8609B"/>
    <w:rsid w:val="00A8612B"/>
    <w:rsid w:val="00A866EC"/>
    <w:rsid w:val="00A922D5"/>
    <w:rsid w:val="00A92488"/>
    <w:rsid w:val="00A954D5"/>
    <w:rsid w:val="00A963AC"/>
    <w:rsid w:val="00AA0DFC"/>
    <w:rsid w:val="00AA1D5E"/>
    <w:rsid w:val="00AA20B0"/>
    <w:rsid w:val="00AA3505"/>
    <w:rsid w:val="00AA3861"/>
    <w:rsid w:val="00AA3937"/>
    <w:rsid w:val="00AA448C"/>
    <w:rsid w:val="00AA6A87"/>
    <w:rsid w:val="00AA6F6A"/>
    <w:rsid w:val="00AA6FA5"/>
    <w:rsid w:val="00AA6FD0"/>
    <w:rsid w:val="00AA726E"/>
    <w:rsid w:val="00AB0C36"/>
    <w:rsid w:val="00AB0F58"/>
    <w:rsid w:val="00AB1028"/>
    <w:rsid w:val="00AB1F2B"/>
    <w:rsid w:val="00AB2020"/>
    <w:rsid w:val="00AB21FC"/>
    <w:rsid w:val="00AB265D"/>
    <w:rsid w:val="00AB2891"/>
    <w:rsid w:val="00AB2FFE"/>
    <w:rsid w:val="00AB4983"/>
    <w:rsid w:val="00AB5CE9"/>
    <w:rsid w:val="00AB5F77"/>
    <w:rsid w:val="00AB6204"/>
    <w:rsid w:val="00AB6726"/>
    <w:rsid w:val="00AC0CD8"/>
    <w:rsid w:val="00AC0E80"/>
    <w:rsid w:val="00AC0FF2"/>
    <w:rsid w:val="00AC3096"/>
    <w:rsid w:val="00AC30FE"/>
    <w:rsid w:val="00AC3AA3"/>
    <w:rsid w:val="00AC43CE"/>
    <w:rsid w:val="00AC4B85"/>
    <w:rsid w:val="00AC58BC"/>
    <w:rsid w:val="00AD0007"/>
    <w:rsid w:val="00AD00A6"/>
    <w:rsid w:val="00AD026C"/>
    <w:rsid w:val="00AD0E03"/>
    <w:rsid w:val="00AD10CD"/>
    <w:rsid w:val="00AD10EE"/>
    <w:rsid w:val="00AD32F8"/>
    <w:rsid w:val="00AD4101"/>
    <w:rsid w:val="00AD4914"/>
    <w:rsid w:val="00AD52D0"/>
    <w:rsid w:val="00AD5478"/>
    <w:rsid w:val="00AD5CE6"/>
    <w:rsid w:val="00AD646A"/>
    <w:rsid w:val="00AD78BF"/>
    <w:rsid w:val="00AE2CA1"/>
    <w:rsid w:val="00AE321F"/>
    <w:rsid w:val="00AE600D"/>
    <w:rsid w:val="00AE6049"/>
    <w:rsid w:val="00AE62CA"/>
    <w:rsid w:val="00AE7887"/>
    <w:rsid w:val="00AE7D06"/>
    <w:rsid w:val="00AF03B2"/>
    <w:rsid w:val="00AF078A"/>
    <w:rsid w:val="00AF0799"/>
    <w:rsid w:val="00AF07BC"/>
    <w:rsid w:val="00AF0CC4"/>
    <w:rsid w:val="00AF122D"/>
    <w:rsid w:val="00AF1629"/>
    <w:rsid w:val="00AF1AC1"/>
    <w:rsid w:val="00AF276B"/>
    <w:rsid w:val="00AF2FAC"/>
    <w:rsid w:val="00AF3C3B"/>
    <w:rsid w:val="00AF40A0"/>
    <w:rsid w:val="00AF43AB"/>
    <w:rsid w:val="00AF49D9"/>
    <w:rsid w:val="00AF53E8"/>
    <w:rsid w:val="00AF6242"/>
    <w:rsid w:val="00AF696A"/>
    <w:rsid w:val="00AF6CF5"/>
    <w:rsid w:val="00AF6FB5"/>
    <w:rsid w:val="00AF7383"/>
    <w:rsid w:val="00AF79CD"/>
    <w:rsid w:val="00AF7BF9"/>
    <w:rsid w:val="00B0093C"/>
    <w:rsid w:val="00B00B31"/>
    <w:rsid w:val="00B00BF9"/>
    <w:rsid w:val="00B00F56"/>
    <w:rsid w:val="00B01F34"/>
    <w:rsid w:val="00B02758"/>
    <w:rsid w:val="00B02851"/>
    <w:rsid w:val="00B05313"/>
    <w:rsid w:val="00B05515"/>
    <w:rsid w:val="00B062B3"/>
    <w:rsid w:val="00B06A69"/>
    <w:rsid w:val="00B0741B"/>
    <w:rsid w:val="00B11796"/>
    <w:rsid w:val="00B1181B"/>
    <w:rsid w:val="00B11ACC"/>
    <w:rsid w:val="00B11AE2"/>
    <w:rsid w:val="00B1506C"/>
    <w:rsid w:val="00B1537B"/>
    <w:rsid w:val="00B1555B"/>
    <w:rsid w:val="00B165B9"/>
    <w:rsid w:val="00B16C3F"/>
    <w:rsid w:val="00B175BD"/>
    <w:rsid w:val="00B17A75"/>
    <w:rsid w:val="00B17AE9"/>
    <w:rsid w:val="00B17B18"/>
    <w:rsid w:val="00B22659"/>
    <w:rsid w:val="00B24352"/>
    <w:rsid w:val="00B2468D"/>
    <w:rsid w:val="00B26201"/>
    <w:rsid w:val="00B273F3"/>
    <w:rsid w:val="00B27E5A"/>
    <w:rsid w:val="00B31A88"/>
    <w:rsid w:val="00B31F30"/>
    <w:rsid w:val="00B326B9"/>
    <w:rsid w:val="00B327EE"/>
    <w:rsid w:val="00B32D42"/>
    <w:rsid w:val="00B33324"/>
    <w:rsid w:val="00B33AF1"/>
    <w:rsid w:val="00B34202"/>
    <w:rsid w:val="00B36D4B"/>
    <w:rsid w:val="00B40100"/>
    <w:rsid w:val="00B403FF"/>
    <w:rsid w:val="00B410AA"/>
    <w:rsid w:val="00B41681"/>
    <w:rsid w:val="00B42464"/>
    <w:rsid w:val="00B44646"/>
    <w:rsid w:val="00B44DCB"/>
    <w:rsid w:val="00B45880"/>
    <w:rsid w:val="00B458F2"/>
    <w:rsid w:val="00B45D5C"/>
    <w:rsid w:val="00B46C60"/>
    <w:rsid w:val="00B4774A"/>
    <w:rsid w:val="00B502F8"/>
    <w:rsid w:val="00B50B92"/>
    <w:rsid w:val="00B55733"/>
    <w:rsid w:val="00B55DBA"/>
    <w:rsid w:val="00B56E01"/>
    <w:rsid w:val="00B56F28"/>
    <w:rsid w:val="00B5704A"/>
    <w:rsid w:val="00B5742F"/>
    <w:rsid w:val="00B57A61"/>
    <w:rsid w:val="00B605D3"/>
    <w:rsid w:val="00B607EC"/>
    <w:rsid w:val="00B60B83"/>
    <w:rsid w:val="00B61633"/>
    <w:rsid w:val="00B62B29"/>
    <w:rsid w:val="00B634DD"/>
    <w:rsid w:val="00B636F3"/>
    <w:rsid w:val="00B63ED7"/>
    <w:rsid w:val="00B646F5"/>
    <w:rsid w:val="00B65352"/>
    <w:rsid w:val="00B6639F"/>
    <w:rsid w:val="00B6661F"/>
    <w:rsid w:val="00B666FC"/>
    <w:rsid w:val="00B667ED"/>
    <w:rsid w:val="00B67782"/>
    <w:rsid w:val="00B6780B"/>
    <w:rsid w:val="00B67C63"/>
    <w:rsid w:val="00B67EA9"/>
    <w:rsid w:val="00B70EA2"/>
    <w:rsid w:val="00B7106B"/>
    <w:rsid w:val="00B71362"/>
    <w:rsid w:val="00B72B4D"/>
    <w:rsid w:val="00B739F5"/>
    <w:rsid w:val="00B73DA5"/>
    <w:rsid w:val="00B74725"/>
    <w:rsid w:val="00B74784"/>
    <w:rsid w:val="00B757E3"/>
    <w:rsid w:val="00B75E15"/>
    <w:rsid w:val="00B76085"/>
    <w:rsid w:val="00B7696B"/>
    <w:rsid w:val="00B76B13"/>
    <w:rsid w:val="00B7743C"/>
    <w:rsid w:val="00B77644"/>
    <w:rsid w:val="00B77A40"/>
    <w:rsid w:val="00B83C01"/>
    <w:rsid w:val="00B8573A"/>
    <w:rsid w:val="00B86020"/>
    <w:rsid w:val="00B9057A"/>
    <w:rsid w:val="00B90FCA"/>
    <w:rsid w:val="00B91B8B"/>
    <w:rsid w:val="00B92565"/>
    <w:rsid w:val="00B9288A"/>
    <w:rsid w:val="00B94C6F"/>
    <w:rsid w:val="00B95625"/>
    <w:rsid w:val="00B958BB"/>
    <w:rsid w:val="00B96AB9"/>
    <w:rsid w:val="00BA0053"/>
    <w:rsid w:val="00BA0A3F"/>
    <w:rsid w:val="00BA11B2"/>
    <w:rsid w:val="00BA11D5"/>
    <w:rsid w:val="00BA1F98"/>
    <w:rsid w:val="00BA3679"/>
    <w:rsid w:val="00BA3EDC"/>
    <w:rsid w:val="00BA4668"/>
    <w:rsid w:val="00BA4CB6"/>
    <w:rsid w:val="00BA5BE5"/>
    <w:rsid w:val="00BA63E5"/>
    <w:rsid w:val="00BA6E57"/>
    <w:rsid w:val="00BA72A6"/>
    <w:rsid w:val="00BA740D"/>
    <w:rsid w:val="00BA7D5E"/>
    <w:rsid w:val="00BB17B5"/>
    <w:rsid w:val="00BB196A"/>
    <w:rsid w:val="00BB1AB7"/>
    <w:rsid w:val="00BB1AF7"/>
    <w:rsid w:val="00BB1D35"/>
    <w:rsid w:val="00BB1EE3"/>
    <w:rsid w:val="00BB20D3"/>
    <w:rsid w:val="00BB2675"/>
    <w:rsid w:val="00BB4784"/>
    <w:rsid w:val="00BB4972"/>
    <w:rsid w:val="00BB4BB5"/>
    <w:rsid w:val="00BB51E7"/>
    <w:rsid w:val="00BB6AE9"/>
    <w:rsid w:val="00BB6C08"/>
    <w:rsid w:val="00BC18A6"/>
    <w:rsid w:val="00BC1CAA"/>
    <w:rsid w:val="00BC2762"/>
    <w:rsid w:val="00BC34FB"/>
    <w:rsid w:val="00BC3E12"/>
    <w:rsid w:val="00BC3EDF"/>
    <w:rsid w:val="00BC3F5B"/>
    <w:rsid w:val="00BC6346"/>
    <w:rsid w:val="00BC6844"/>
    <w:rsid w:val="00BD1DCD"/>
    <w:rsid w:val="00BD334B"/>
    <w:rsid w:val="00BD3A93"/>
    <w:rsid w:val="00BD4291"/>
    <w:rsid w:val="00BD4B9E"/>
    <w:rsid w:val="00BD4CF2"/>
    <w:rsid w:val="00BD4F05"/>
    <w:rsid w:val="00BD589F"/>
    <w:rsid w:val="00BE0358"/>
    <w:rsid w:val="00BE0397"/>
    <w:rsid w:val="00BE2AD3"/>
    <w:rsid w:val="00BE3245"/>
    <w:rsid w:val="00BE34D8"/>
    <w:rsid w:val="00BE40BA"/>
    <w:rsid w:val="00BE5482"/>
    <w:rsid w:val="00BE73F7"/>
    <w:rsid w:val="00BF091E"/>
    <w:rsid w:val="00BF1176"/>
    <w:rsid w:val="00BF1706"/>
    <w:rsid w:val="00BF26C3"/>
    <w:rsid w:val="00BF54C6"/>
    <w:rsid w:val="00BF6BAC"/>
    <w:rsid w:val="00C01863"/>
    <w:rsid w:val="00C0389D"/>
    <w:rsid w:val="00C038BC"/>
    <w:rsid w:val="00C03CCA"/>
    <w:rsid w:val="00C0483A"/>
    <w:rsid w:val="00C050E0"/>
    <w:rsid w:val="00C05128"/>
    <w:rsid w:val="00C0559D"/>
    <w:rsid w:val="00C05756"/>
    <w:rsid w:val="00C05B5C"/>
    <w:rsid w:val="00C05D54"/>
    <w:rsid w:val="00C05FE5"/>
    <w:rsid w:val="00C060A9"/>
    <w:rsid w:val="00C066AB"/>
    <w:rsid w:val="00C06E9D"/>
    <w:rsid w:val="00C07CC6"/>
    <w:rsid w:val="00C109ED"/>
    <w:rsid w:val="00C10ED5"/>
    <w:rsid w:val="00C11CC5"/>
    <w:rsid w:val="00C126E7"/>
    <w:rsid w:val="00C12823"/>
    <w:rsid w:val="00C12833"/>
    <w:rsid w:val="00C132BA"/>
    <w:rsid w:val="00C13DBE"/>
    <w:rsid w:val="00C13E61"/>
    <w:rsid w:val="00C1463D"/>
    <w:rsid w:val="00C14E1A"/>
    <w:rsid w:val="00C15C59"/>
    <w:rsid w:val="00C16D76"/>
    <w:rsid w:val="00C20312"/>
    <w:rsid w:val="00C21354"/>
    <w:rsid w:val="00C224FF"/>
    <w:rsid w:val="00C23DEC"/>
    <w:rsid w:val="00C248D4"/>
    <w:rsid w:val="00C24FE2"/>
    <w:rsid w:val="00C25ABE"/>
    <w:rsid w:val="00C27F61"/>
    <w:rsid w:val="00C304FF"/>
    <w:rsid w:val="00C3153D"/>
    <w:rsid w:val="00C32896"/>
    <w:rsid w:val="00C3345A"/>
    <w:rsid w:val="00C33B4B"/>
    <w:rsid w:val="00C34843"/>
    <w:rsid w:val="00C34CF2"/>
    <w:rsid w:val="00C363A1"/>
    <w:rsid w:val="00C376E2"/>
    <w:rsid w:val="00C37A14"/>
    <w:rsid w:val="00C37D45"/>
    <w:rsid w:val="00C40D9B"/>
    <w:rsid w:val="00C42783"/>
    <w:rsid w:val="00C428E9"/>
    <w:rsid w:val="00C43D44"/>
    <w:rsid w:val="00C44007"/>
    <w:rsid w:val="00C4526B"/>
    <w:rsid w:val="00C45B3F"/>
    <w:rsid w:val="00C46F9D"/>
    <w:rsid w:val="00C47505"/>
    <w:rsid w:val="00C501F1"/>
    <w:rsid w:val="00C50B77"/>
    <w:rsid w:val="00C50C2C"/>
    <w:rsid w:val="00C5164E"/>
    <w:rsid w:val="00C52DC3"/>
    <w:rsid w:val="00C554A6"/>
    <w:rsid w:val="00C571C2"/>
    <w:rsid w:val="00C5730E"/>
    <w:rsid w:val="00C61010"/>
    <w:rsid w:val="00C61CC0"/>
    <w:rsid w:val="00C62267"/>
    <w:rsid w:val="00C6303C"/>
    <w:rsid w:val="00C65E6C"/>
    <w:rsid w:val="00C66F7A"/>
    <w:rsid w:val="00C66FCA"/>
    <w:rsid w:val="00C67E58"/>
    <w:rsid w:val="00C70341"/>
    <w:rsid w:val="00C71EED"/>
    <w:rsid w:val="00C726A8"/>
    <w:rsid w:val="00C730D8"/>
    <w:rsid w:val="00C7387B"/>
    <w:rsid w:val="00C7448C"/>
    <w:rsid w:val="00C76401"/>
    <w:rsid w:val="00C76B3A"/>
    <w:rsid w:val="00C80A71"/>
    <w:rsid w:val="00C81399"/>
    <w:rsid w:val="00C81B0B"/>
    <w:rsid w:val="00C84FE6"/>
    <w:rsid w:val="00C8561A"/>
    <w:rsid w:val="00C8591A"/>
    <w:rsid w:val="00C8608F"/>
    <w:rsid w:val="00C86346"/>
    <w:rsid w:val="00C86596"/>
    <w:rsid w:val="00C86D81"/>
    <w:rsid w:val="00C90CC6"/>
    <w:rsid w:val="00C921F8"/>
    <w:rsid w:val="00C924E2"/>
    <w:rsid w:val="00C92AE8"/>
    <w:rsid w:val="00C92D00"/>
    <w:rsid w:val="00C93306"/>
    <w:rsid w:val="00C93C5B"/>
    <w:rsid w:val="00C954E7"/>
    <w:rsid w:val="00CA000A"/>
    <w:rsid w:val="00CA08D8"/>
    <w:rsid w:val="00CA1376"/>
    <w:rsid w:val="00CA18BD"/>
    <w:rsid w:val="00CA1CD6"/>
    <w:rsid w:val="00CA2905"/>
    <w:rsid w:val="00CA31E3"/>
    <w:rsid w:val="00CA434E"/>
    <w:rsid w:val="00CA4FDB"/>
    <w:rsid w:val="00CA5813"/>
    <w:rsid w:val="00CA6F9A"/>
    <w:rsid w:val="00CB11F6"/>
    <w:rsid w:val="00CB1A55"/>
    <w:rsid w:val="00CB2242"/>
    <w:rsid w:val="00CB2CC9"/>
    <w:rsid w:val="00CB2F15"/>
    <w:rsid w:val="00CB2F2E"/>
    <w:rsid w:val="00CB32A8"/>
    <w:rsid w:val="00CB410F"/>
    <w:rsid w:val="00CB439B"/>
    <w:rsid w:val="00CB49D1"/>
    <w:rsid w:val="00CB625D"/>
    <w:rsid w:val="00CB717A"/>
    <w:rsid w:val="00CC06F5"/>
    <w:rsid w:val="00CC0729"/>
    <w:rsid w:val="00CC0DE4"/>
    <w:rsid w:val="00CC1FB9"/>
    <w:rsid w:val="00CC20E7"/>
    <w:rsid w:val="00CC2107"/>
    <w:rsid w:val="00CC339A"/>
    <w:rsid w:val="00CC35DC"/>
    <w:rsid w:val="00CC510C"/>
    <w:rsid w:val="00CC5529"/>
    <w:rsid w:val="00CC6F29"/>
    <w:rsid w:val="00CD1AD8"/>
    <w:rsid w:val="00CD3270"/>
    <w:rsid w:val="00CD3AA8"/>
    <w:rsid w:val="00CD4005"/>
    <w:rsid w:val="00CD6190"/>
    <w:rsid w:val="00CD6C01"/>
    <w:rsid w:val="00CD761B"/>
    <w:rsid w:val="00CE0500"/>
    <w:rsid w:val="00CE153D"/>
    <w:rsid w:val="00CE158C"/>
    <w:rsid w:val="00CE23CD"/>
    <w:rsid w:val="00CE5CFF"/>
    <w:rsid w:val="00CE68E3"/>
    <w:rsid w:val="00CE6E4E"/>
    <w:rsid w:val="00CE72A4"/>
    <w:rsid w:val="00CF024B"/>
    <w:rsid w:val="00CF105C"/>
    <w:rsid w:val="00CF24CF"/>
    <w:rsid w:val="00CF37D9"/>
    <w:rsid w:val="00CF3BF5"/>
    <w:rsid w:val="00CF434D"/>
    <w:rsid w:val="00CF4766"/>
    <w:rsid w:val="00CF59F0"/>
    <w:rsid w:val="00CF7595"/>
    <w:rsid w:val="00CF798D"/>
    <w:rsid w:val="00D003A2"/>
    <w:rsid w:val="00D00F33"/>
    <w:rsid w:val="00D04B36"/>
    <w:rsid w:val="00D06B99"/>
    <w:rsid w:val="00D073EE"/>
    <w:rsid w:val="00D07629"/>
    <w:rsid w:val="00D10306"/>
    <w:rsid w:val="00D109D4"/>
    <w:rsid w:val="00D1115F"/>
    <w:rsid w:val="00D1317C"/>
    <w:rsid w:val="00D13E98"/>
    <w:rsid w:val="00D1560B"/>
    <w:rsid w:val="00D16287"/>
    <w:rsid w:val="00D16533"/>
    <w:rsid w:val="00D177EC"/>
    <w:rsid w:val="00D17EF7"/>
    <w:rsid w:val="00D2157C"/>
    <w:rsid w:val="00D21CEE"/>
    <w:rsid w:val="00D22774"/>
    <w:rsid w:val="00D24A1A"/>
    <w:rsid w:val="00D24D8B"/>
    <w:rsid w:val="00D24E44"/>
    <w:rsid w:val="00D25688"/>
    <w:rsid w:val="00D2718F"/>
    <w:rsid w:val="00D2761E"/>
    <w:rsid w:val="00D308A8"/>
    <w:rsid w:val="00D30F60"/>
    <w:rsid w:val="00D31637"/>
    <w:rsid w:val="00D3179F"/>
    <w:rsid w:val="00D3202B"/>
    <w:rsid w:val="00D33094"/>
    <w:rsid w:val="00D334E7"/>
    <w:rsid w:val="00D3350D"/>
    <w:rsid w:val="00D335BB"/>
    <w:rsid w:val="00D3361E"/>
    <w:rsid w:val="00D336BE"/>
    <w:rsid w:val="00D33F84"/>
    <w:rsid w:val="00D3781E"/>
    <w:rsid w:val="00D37AE6"/>
    <w:rsid w:val="00D401E5"/>
    <w:rsid w:val="00D41D1C"/>
    <w:rsid w:val="00D4268A"/>
    <w:rsid w:val="00D4620C"/>
    <w:rsid w:val="00D46EB8"/>
    <w:rsid w:val="00D47BC9"/>
    <w:rsid w:val="00D50221"/>
    <w:rsid w:val="00D503D3"/>
    <w:rsid w:val="00D53947"/>
    <w:rsid w:val="00D5505A"/>
    <w:rsid w:val="00D55A20"/>
    <w:rsid w:val="00D57CE9"/>
    <w:rsid w:val="00D61B5D"/>
    <w:rsid w:val="00D62EDF"/>
    <w:rsid w:val="00D634A7"/>
    <w:rsid w:val="00D64B2C"/>
    <w:rsid w:val="00D65F74"/>
    <w:rsid w:val="00D661AD"/>
    <w:rsid w:val="00D6632E"/>
    <w:rsid w:val="00D703C5"/>
    <w:rsid w:val="00D70D94"/>
    <w:rsid w:val="00D712DD"/>
    <w:rsid w:val="00D71340"/>
    <w:rsid w:val="00D72C02"/>
    <w:rsid w:val="00D746CD"/>
    <w:rsid w:val="00D7566D"/>
    <w:rsid w:val="00D75A3B"/>
    <w:rsid w:val="00D7660F"/>
    <w:rsid w:val="00D76E59"/>
    <w:rsid w:val="00D77DBF"/>
    <w:rsid w:val="00D802FB"/>
    <w:rsid w:val="00D80348"/>
    <w:rsid w:val="00D8144C"/>
    <w:rsid w:val="00D829EE"/>
    <w:rsid w:val="00D83144"/>
    <w:rsid w:val="00D83926"/>
    <w:rsid w:val="00D84CD2"/>
    <w:rsid w:val="00D8586A"/>
    <w:rsid w:val="00D85D75"/>
    <w:rsid w:val="00D8708F"/>
    <w:rsid w:val="00D876B2"/>
    <w:rsid w:val="00D87C16"/>
    <w:rsid w:val="00D90541"/>
    <w:rsid w:val="00D9075B"/>
    <w:rsid w:val="00D91B4E"/>
    <w:rsid w:val="00D9201D"/>
    <w:rsid w:val="00D92302"/>
    <w:rsid w:val="00D93A89"/>
    <w:rsid w:val="00D9482D"/>
    <w:rsid w:val="00D9583F"/>
    <w:rsid w:val="00D974A1"/>
    <w:rsid w:val="00DA03CE"/>
    <w:rsid w:val="00DA286F"/>
    <w:rsid w:val="00DA2BA2"/>
    <w:rsid w:val="00DA3D61"/>
    <w:rsid w:val="00DA400E"/>
    <w:rsid w:val="00DA4ABE"/>
    <w:rsid w:val="00DA4AEB"/>
    <w:rsid w:val="00DA56EE"/>
    <w:rsid w:val="00DA6482"/>
    <w:rsid w:val="00DB0986"/>
    <w:rsid w:val="00DB0BC1"/>
    <w:rsid w:val="00DB1191"/>
    <w:rsid w:val="00DB144B"/>
    <w:rsid w:val="00DB1B73"/>
    <w:rsid w:val="00DB332F"/>
    <w:rsid w:val="00DB3350"/>
    <w:rsid w:val="00DB3981"/>
    <w:rsid w:val="00DB4F47"/>
    <w:rsid w:val="00DB5AC9"/>
    <w:rsid w:val="00DB6693"/>
    <w:rsid w:val="00DB676A"/>
    <w:rsid w:val="00DB6D7F"/>
    <w:rsid w:val="00DC04A0"/>
    <w:rsid w:val="00DC1223"/>
    <w:rsid w:val="00DC177D"/>
    <w:rsid w:val="00DC18DA"/>
    <w:rsid w:val="00DC23F9"/>
    <w:rsid w:val="00DC2A29"/>
    <w:rsid w:val="00DC3325"/>
    <w:rsid w:val="00DC3A44"/>
    <w:rsid w:val="00DC3D1B"/>
    <w:rsid w:val="00DC7419"/>
    <w:rsid w:val="00DC7FCE"/>
    <w:rsid w:val="00DD2521"/>
    <w:rsid w:val="00DD26DD"/>
    <w:rsid w:val="00DD353F"/>
    <w:rsid w:val="00DD3652"/>
    <w:rsid w:val="00DD37FA"/>
    <w:rsid w:val="00DD4096"/>
    <w:rsid w:val="00DD428C"/>
    <w:rsid w:val="00DD4EB6"/>
    <w:rsid w:val="00DD57D2"/>
    <w:rsid w:val="00DD6F73"/>
    <w:rsid w:val="00DD74F6"/>
    <w:rsid w:val="00DD759A"/>
    <w:rsid w:val="00DE0DBD"/>
    <w:rsid w:val="00DE1195"/>
    <w:rsid w:val="00DE13C5"/>
    <w:rsid w:val="00DE13EB"/>
    <w:rsid w:val="00DE265C"/>
    <w:rsid w:val="00DE2917"/>
    <w:rsid w:val="00DE294C"/>
    <w:rsid w:val="00DE2D46"/>
    <w:rsid w:val="00DE2E06"/>
    <w:rsid w:val="00DE3EB6"/>
    <w:rsid w:val="00DE6EC6"/>
    <w:rsid w:val="00DF0288"/>
    <w:rsid w:val="00DF0E62"/>
    <w:rsid w:val="00DF2845"/>
    <w:rsid w:val="00DF3666"/>
    <w:rsid w:val="00DF4668"/>
    <w:rsid w:val="00DF528A"/>
    <w:rsid w:val="00DF5451"/>
    <w:rsid w:val="00DF72E2"/>
    <w:rsid w:val="00DF7DF0"/>
    <w:rsid w:val="00E000C8"/>
    <w:rsid w:val="00E00257"/>
    <w:rsid w:val="00E005DD"/>
    <w:rsid w:val="00E018A0"/>
    <w:rsid w:val="00E02F6A"/>
    <w:rsid w:val="00E0371D"/>
    <w:rsid w:val="00E03D4E"/>
    <w:rsid w:val="00E04A7D"/>
    <w:rsid w:val="00E04E24"/>
    <w:rsid w:val="00E04EEC"/>
    <w:rsid w:val="00E05E58"/>
    <w:rsid w:val="00E06456"/>
    <w:rsid w:val="00E06D97"/>
    <w:rsid w:val="00E07046"/>
    <w:rsid w:val="00E10153"/>
    <w:rsid w:val="00E11914"/>
    <w:rsid w:val="00E119E5"/>
    <w:rsid w:val="00E1388E"/>
    <w:rsid w:val="00E140C9"/>
    <w:rsid w:val="00E14645"/>
    <w:rsid w:val="00E15A7A"/>
    <w:rsid w:val="00E16023"/>
    <w:rsid w:val="00E172D2"/>
    <w:rsid w:val="00E221D1"/>
    <w:rsid w:val="00E22F95"/>
    <w:rsid w:val="00E2510D"/>
    <w:rsid w:val="00E26E0F"/>
    <w:rsid w:val="00E31A15"/>
    <w:rsid w:val="00E323E1"/>
    <w:rsid w:val="00E328C2"/>
    <w:rsid w:val="00E3538B"/>
    <w:rsid w:val="00E36CD7"/>
    <w:rsid w:val="00E37753"/>
    <w:rsid w:val="00E37DA9"/>
    <w:rsid w:val="00E403DE"/>
    <w:rsid w:val="00E4194C"/>
    <w:rsid w:val="00E42E3D"/>
    <w:rsid w:val="00E436E6"/>
    <w:rsid w:val="00E43A2E"/>
    <w:rsid w:val="00E445DC"/>
    <w:rsid w:val="00E45C73"/>
    <w:rsid w:val="00E463DD"/>
    <w:rsid w:val="00E46BAC"/>
    <w:rsid w:val="00E47F12"/>
    <w:rsid w:val="00E501BD"/>
    <w:rsid w:val="00E512AE"/>
    <w:rsid w:val="00E526A9"/>
    <w:rsid w:val="00E53FAA"/>
    <w:rsid w:val="00E54DCB"/>
    <w:rsid w:val="00E56DE4"/>
    <w:rsid w:val="00E574F1"/>
    <w:rsid w:val="00E61893"/>
    <w:rsid w:val="00E64196"/>
    <w:rsid w:val="00E651BC"/>
    <w:rsid w:val="00E654D0"/>
    <w:rsid w:val="00E65558"/>
    <w:rsid w:val="00E6581D"/>
    <w:rsid w:val="00E66F43"/>
    <w:rsid w:val="00E6724F"/>
    <w:rsid w:val="00E67B8B"/>
    <w:rsid w:val="00E70263"/>
    <w:rsid w:val="00E70825"/>
    <w:rsid w:val="00E71C6D"/>
    <w:rsid w:val="00E71FBB"/>
    <w:rsid w:val="00E736E8"/>
    <w:rsid w:val="00E73BD9"/>
    <w:rsid w:val="00E75CA9"/>
    <w:rsid w:val="00E763D0"/>
    <w:rsid w:val="00E800CB"/>
    <w:rsid w:val="00E83A06"/>
    <w:rsid w:val="00E841B7"/>
    <w:rsid w:val="00E84A27"/>
    <w:rsid w:val="00E84E96"/>
    <w:rsid w:val="00E851AF"/>
    <w:rsid w:val="00E8564C"/>
    <w:rsid w:val="00E86088"/>
    <w:rsid w:val="00E8687C"/>
    <w:rsid w:val="00E8762F"/>
    <w:rsid w:val="00E902A3"/>
    <w:rsid w:val="00E903E1"/>
    <w:rsid w:val="00E916C4"/>
    <w:rsid w:val="00E91FC7"/>
    <w:rsid w:val="00E93CEA"/>
    <w:rsid w:val="00E95702"/>
    <w:rsid w:val="00E95B49"/>
    <w:rsid w:val="00E96D10"/>
    <w:rsid w:val="00E971B4"/>
    <w:rsid w:val="00E972D2"/>
    <w:rsid w:val="00E97EF8"/>
    <w:rsid w:val="00EA090E"/>
    <w:rsid w:val="00EA0ACC"/>
    <w:rsid w:val="00EA0B78"/>
    <w:rsid w:val="00EA1ACF"/>
    <w:rsid w:val="00EA3562"/>
    <w:rsid w:val="00EA4FD6"/>
    <w:rsid w:val="00EA5541"/>
    <w:rsid w:val="00EA5D5D"/>
    <w:rsid w:val="00EA6B86"/>
    <w:rsid w:val="00EA6BAC"/>
    <w:rsid w:val="00EA6D60"/>
    <w:rsid w:val="00EA7BA9"/>
    <w:rsid w:val="00EA7E94"/>
    <w:rsid w:val="00EB0203"/>
    <w:rsid w:val="00EB02E0"/>
    <w:rsid w:val="00EB1E7E"/>
    <w:rsid w:val="00EB21E1"/>
    <w:rsid w:val="00EB256A"/>
    <w:rsid w:val="00EB2741"/>
    <w:rsid w:val="00EB320E"/>
    <w:rsid w:val="00EB329F"/>
    <w:rsid w:val="00EB7029"/>
    <w:rsid w:val="00EC05FA"/>
    <w:rsid w:val="00EC0A2C"/>
    <w:rsid w:val="00EC0CD7"/>
    <w:rsid w:val="00EC0D34"/>
    <w:rsid w:val="00EC2EAB"/>
    <w:rsid w:val="00EC31BC"/>
    <w:rsid w:val="00EC4CF5"/>
    <w:rsid w:val="00EC5269"/>
    <w:rsid w:val="00EC63AC"/>
    <w:rsid w:val="00EC67BB"/>
    <w:rsid w:val="00EC6CA3"/>
    <w:rsid w:val="00EC7BF8"/>
    <w:rsid w:val="00ED046C"/>
    <w:rsid w:val="00ED0A70"/>
    <w:rsid w:val="00ED17E2"/>
    <w:rsid w:val="00ED2100"/>
    <w:rsid w:val="00ED21AA"/>
    <w:rsid w:val="00ED28F2"/>
    <w:rsid w:val="00ED4144"/>
    <w:rsid w:val="00ED5882"/>
    <w:rsid w:val="00ED58F3"/>
    <w:rsid w:val="00ED6396"/>
    <w:rsid w:val="00ED6BBC"/>
    <w:rsid w:val="00ED76DB"/>
    <w:rsid w:val="00EE1216"/>
    <w:rsid w:val="00EE2555"/>
    <w:rsid w:val="00EE268B"/>
    <w:rsid w:val="00EE3D23"/>
    <w:rsid w:val="00EE42FD"/>
    <w:rsid w:val="00EE56A4"/>
    <w:rsid w:val="00EE6040"/>
    <w:rsid w:val="00EE6CF5"/>
    <w:rsid w:val="00EE7912"/>
    <w:rsid w:val="00EF0D53"/>
    <w:rsid w:val="00EF1743"/>
    <w:rsid w:val="00EF184F"/>
    <w:rsid w:val="00EF1DAE"/>
    <w:rsid w:val="00EF248D"/>
    <w:rsid w:val="00EF2DB0"/>
    <w:rsid w:val="00EF3856"/>
    <w:rsid w:val="00EF4996"/>
    <w:rsid w:val="00EF4EE0"/>
    <w:rsid w:val="00EF5A87"/>
    <w:rsid w:val="00EF680E"/>
    <w:rsid w:val="00EF69CA"/>
    <w:rsid w:val="00EF6A1B"/>
    <w:rsid w:val="00EF6DAD"/>
    <w:rsid w:val="00EF7A01"/>
    <w:rsid w:val="00F00339"/>
    <w:rsid w:val="00F007AF"/>
    <w:rsid w:val="00F01C19"/>
    <w:rsid w:val="00F02282"/>
    <w:rsid w:val="00F03ED7"/>
    <w:rsid w:val="00F04196"/>
    <w:rsid w:val="00F0458F"/>
    <w:rsid w:val="00F04B4F"/>
    <w:rsid w:val="00F05D49"/>
    <w:rsid w:val="00F0604E"/>
    <w:rsid w:val="00F070B8"/>
    <w:rsid w:val="00F07A53"/>
    <w:rsid w:val="00F1185A"/>
    <w:rsid w:val="00F11ACA"/>
    <w:rsid w:val="00F147CD"/>
    <w:rsid w:val="00F17CC2"/>
    <w:rsid w:val="00F20E8C"/>
    <w:rsid w:val="00F20ED6"/>
    <w:rsid w:val="00F21040"/>
    <w:rsid w:val="00F23418"/>
    <w:rsid w:val="00F235E3"/>
    <w:rsid w:val="00F23D25"/>
    <w:rsid w:val="00F24E46"/>
    <w:rsid w:val="00F24F3B"/>
    <w:rsid w:val="00F25E3B"/>
    <w:rsid w:val="00F26159"/>
    <w:rsid w:val="00F2642C"/>
    <w:rsid w:val="00F27CFC"/>
    <w:rsid w:val="00F27F09"/>
    <w:rsid w:val="00F30052"/>
    <w:rsid w:val="00F300F2"/>
    <w:rsid w:val="00F30B01"/>
    <w:rsid w:val="00F321E0"/>
    <w:rsid w:val="00F3297A"/>
    <w:rsid w:val="00F330FE"/>
    <w:rsid w:val="00F33B0F"/>
    <w:rsid w:val="00F34099"/>
    <w:rsid w:val="00F34232"/>
    <w:rsid w:val="00F3460F"/>
    <w:rsid w:val="00F34CF6"/>
    <w:rsid w:val="00F34ED4"/>
    <w:rsid w:val="00F34F11"/>
    <w:rsid w:val="00F35513"/>
    <w:rsid w:val="00F35F2E"/>
    <w:rsid w:val="00F360E4"/>
    <w:rsid w:val="00F42D74"/>
    <w:rsid w:val="00F4565F"/>
    <w:rsid w:val="00F47041"/>
    <w:rsid w:val="00F47253"/>
    <w:rsid w:val="00F47935"/>
    <w:rsid w:val="00F47E3E"/>
    <w:rsid w:val="00F5204C"/>
    <w:rsid w:val="00F52F3E"/>
    <w:rsid w:val="00F533BF"/>
    <w:rsid w:val="00F5346A"/>
    <w:rsid w:val="00F53562"/>
    <w:rsid w:val="00F537EA"/>
    <w:rsid w:val="00F53ADB"/>
    <w:rsid w:val="00F56164"/>
    <w:rsid w:val="00F563C0"/>
    <w:rsid w:val="00F570FD"/>
    <w:rsid w:val="00F57454"/>
    <w:rsid w:val="00F57A6A"/>
    <w:rsid w:val="00F57B9F"/>
    <w:rsid w:val="00F57F76"/>
    <w:rsid w:val="00F6024D"/>
    <w:rsid w:val="00F602A3"/>
    <w:rsid w:val="00F607C2"/>
    <w:rsid w:val="00F62FAE"/>
    <w:rsid w:val="00F63CCA"/>
    <w:rsid w:val="00F640AC"/>
    <w:rsid w:val="00F64587"/>
    <w:rsid w:val="00F673EC"/>
    <w:rsid w:val="00F70871"/>
    <w:rsid w:val="00F71241"/>
    <w:rsid w:val="00F7178A"/>
    <w:rsid w:val="00F71F5C"/>
    <w:rsid w:val="00F73233"/>
    <w:rsid w:val="00F74A3F"/>
    <w:rsid w:val="00F777D9"/>
    <w:rsid w:val="00F8020A"/>
    <w:rsid w:val="00F80373"/>
    <w:rsid w:val="00F80549"/>
    <w:rsid w:val="00F824AA"/>
    <w:rsid w:val="00F83D74"/>
    <w:rsid w:val="00F869AA"/>
    <w:rsid w:val="00F86C48"/>
    <w:rsid w:val="00F86CAB"/>
    <w:rsid w:val="00F87719"/>
    <w:rsid w:val="00F87951"/>
    <w:rsid w:val="00F87AD9"/>
    <w:rsid w:val="00F90E5F"/>
    <w:rsid w:val="00F914E1"/>
    <w:rsid w:val="00F918A9"/>
    <w:rsid w:val="00F93818"/>
    <w:rsid w:val="00F93AE2"/>
    <w:rsid w:val="00F96F49"/>
    <w:rsid w:val="00F9711B"/>
    <w:rsid w:val="00FA01CB"/>
    <w:rsid w:val="00FA099F"/>
    <w:rsid w:val="00FA118B"/>
    <w:rsid w:val="00FA1504"/>
    <w:rsid w:val="00FA2EB3"/>
    <w:rsid w:val="00FA3C32"/>
    <w:rsid w:val="00FA6BC9"/>
    <w:rsid w:val="00FA719C"/>
    <w:rsid w:val="00FA7B6E"/>
    <w:rsid w:val="00FA7CB3"/>
    <w:rsid w:val="00FB0FC6"/>
    <w:rsid w:val="00FB3742"/>
    <w:rsid w:val="00FB5E6C"/>
    <w:rsid w:val="00FB67E1"/>
    <w:rsid w:val="00FB6F52"/>
    <w:rsid w:val="00FC003B"/>
    <w:rsid w:val="00FC1533"/>
    <w:rsid w:val="00FC172D"/>
    <w:rsid w:val="00FC1AEF"/>
    <w:rsid w:val="00FC24C1"/>
    <w:rsid w:val="00FC2721"/>
    <w:rsid w:val="00FC36A0"/>
    <w:rsid w:val="00FC4C6F"/>
    <w:rsid w:val="00FC4C9A"/>
    <w:rsid w:val="00FC4E91"/>
    <w:rsid w:val="00FC52A8"/>
    <w:rsid w:val="00FC612D"/>
    <w:rsid w:val="00FC67A0"/>
    <w:rsid w:val="00FC7773"/>
    <w:rsid w:val="00FC7FE6"/>
    <w:rsid w:val="00FD152A"/>
    <w:rsid w:val="00FD2545"/>
    <w:rsid w:val="00FD2767"/>
    <w:rsid w:val="00FD2D48"/>
    <w:rsid w:val="00FD3796"/>
    <w:rsid w:val="00FD3DC0"/>
    <w:rsid w:val="00FD4569"/>
    <w:rsid w:val="00FD54C5"/>
    <w:rsid w:val="00FD59F4"/>
    <w:rsid w:val="00FD5A44"/>
    <w:rsid w:val="00FD7AD7"/>
    <w:rsid w:val="00FE0021"/>
    <w:rsid w:val="00FE0B60"/>
    <w:rsid w:val="00FE0C45"/>
    <w:rsid w:val="00FE1326"/>
    <w:rsid w:val="00FE3572"/>
    <w:rsid w:val="00FE3695"/>
    <w:rsid w:val="00FE52FC"/>
    <w:rsid w:val="00FE5A2D"/>
    <w:rsid w:val="00FE5C4A"/>
    <w:rsid w:val="00FE6940"/>
    <w:rsid w:val="00FE7FDB"/>
    <w:rsid w:val="00FF0B2C"/>
    <w:rsid w:val="00FF0E4E"/>
    <w:rsid w:val="00FF1812"/>
    <w:rsid w:val="00FF2D4D"/>
    <w:rsid w:val="00FF2DF6"/>
    <w:rsid w:val="00FF38A2"/>
    <w:rsid w:val="00FF3AF6"/>
    <w:rsid w:val="00FF4550"/>
    <w:rsid w:val="00FF5381"/>
    <w:rsid w:val="00FF63A2"/>
    <w:rsid w:val="00FF6CAE"/>
    <w:rsid w:val="00FF6F0C"/>
    <w:rsid w:val="00FF714C"/>
    <w:rsid w:val="00FF733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C9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92C97"/>
    <w:pPr>
      <w:spacing w:after="0" w:line="240" w:lineRule="auto"/>
    </w:pPr>
  </w:style>
  <w:style w:type="character" w:styleId="Hyperlink">
    <w:name w:val="Hyperlink"/>
    <w:basedOn w:val="DefaultParagraphFont"/>
    <w:uiPriority w:val="99"/>
    <w:unhideWhenUsed/>
    <w:rsid w:val="00492C97"/>
    <w:rPr>
      <w:color w:val="0000FF" w:themeColor="hyperlink"/>
      <w:u w:val="single"/>
    </w:rPr>
  </w:style>
  <w:style w:type="paragraph" w:styleId="ListParagraph">
    <w:name w:val="List Paragraph"/>
    <w:aliases w:val="Body of text"/>
    <w:basedOn w:val="Normal"/>
    <w:link w:val="ListParagraphChar"/>
    <w:uiPriority w:val="34"/>
    <w:qFormat/>
    <w:rsid w:val="00492C97"/>
    <w:pPr>
      <w:ind w:left="720"/>
      <w:contextualSpacing/>
    </w:pPr>
  </w:style>
  <w:style w:type="character" w:customStyle="1" w:styleId="ListParagraphChar">
    <w:name w:val="List Paragraph Char"/>
    <w:aliases w:val="Body of text Char"/>
    <w:basedOn w:val="DefaultParagraphFont"/>
    <w:link w:val="ListParagraph"/>
    <w:uiPriority w:val="34"/>
    <w:locked/>
    <w:rsid w:val="00492C97"/>
  </w:style>
  <w:style w:type="paragraph" w:styleId="BodyTextIndent">
    <w:name w:val="Body Text Indent"/>
    <w:basedOn w:val="Normal"/>
    <w:link w:val="BodyTextIndentChar"/>
    <w:uiPriority w:val="99"/>
    <w:rsid w:val="00492C97"/>
    <w:pPr>
      <w:tabs>
        <w:tab w:val="left" w:pos="0"/>
      </w:tabs>
      <w:spacing w:after="0" w:line="240" w:lineRule="auto"/>
      <w:ind w:firstLine="709"/>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uiPriority w:val="99"/>
    <w:rsid w:val="00492C97"/>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5D7A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A57"/>
    <w:rPr>
      <w:rFonts w:ascii="Tahoma" w:hAnsi="Tahoma" w:cs="Tahoma"/>
      <w:sz w:val="16"/>
      <w:szCs w:val="16"/>
    </w:rPr>
  </w:style>
  <w:style w:type="paragraph" w:styleId="HTMLPreformatted">
    <w:name w:val="HTML Preformatted"/>
    <w:basedOn w:val="Normal"/>
    <w:link w:val="HTMLPreformattedChar"/>
    <w:uiPriority w:val="99"/>
    <w:semiHidden/>
    <w:unhideWhenUsed/>
    <w:rsid w:val="00CC1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1FB9"/>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145359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Romliriski23@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mliriski23@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9350109807702634"/>
          <c:y val="0.1615961564126519"/>
          <c:w val="0.7459052401594225"/>
          <c:h val="0.63178664062494805"/>
        </c:manualLayout>
      </c:layout>
      <c:barChart>
        <c:barDir val="col"/>
        <c:grouping val="clustered"/>
        <c:ser>
          <c:idx val="0"/>
          <c:order val="0"/>
          <c:tx>
            <c:strRef>
              <c:f>Sheet1!$B$1</c:f>
              <c:strCache>
                <c:ptCount val="1"/>
                <c:pt idx="0">
                  <c:v>Series 1</c:v>
                </c:pt>
              </c:strCache>
            </c:strRef>
          </c:tx>
          <c:cat>
            <c:strRef>
              <c:f>Sheet1!$A$2:$A$5</c:f>
              <c:strCache>
                <c:ptCount val="2"/>
                <c:pt idx="0">
                  <c:v>Pretest</c:v>
                </c:pt>
                <c:pt idx="1">
                  <c:v>Posttest</c:v>
                </c:pt>
              </c:strCache>
            </c:strRef>
          </c:cat>
          <c:val>
            <c:numRef>
              <c:f>Sheet1!$B$2:$B$5</c:f>
              <c:numCache>
                <c:formatCode>General</c:formatCode>
                <c:ptCount val="4"/>
                <c:pt idx="0">
                  <c:v>902</c:v>
                </c:pt>
                <c:pt idx="1">
                  <c:v>1189</c:v>
                </c:pt>
              </c:numCache>
            </c:numRef>
          </c:val>
        </c:ser>
        <c:ser>
          <c:idx val="1"/>
          <c:order val="1"/>
          <c:tx>
            <c:strRef>
              <c:f>Sheet1!$C$1</c:f>
              <c:strCache>
                <c:ptCount val="1"/>
                <c:pt idx="0">
                  <c:v>Column1</c:v>
                </c:pt>
              </c:strCache>
            </c:strRef>
          </c:tx>
          <c:cat>
            <c:strRef>
              <c:f>Sheet1!$A$2:$A$5</c:f>
              <c:strCache>
                <c:ptCount val="2"/>
                <c:pt idx="0">
                  <c:v>Pretest</c:v>
                </c:pt>
                <c:pt idx="1">
                  <c:v>Posttest</c:v>
                </c:pt>
              </c:strCache>
            </c:strRef>
          </c:cat>
          <c:val>
            <c:numRef>
              <c:f>Sheet1!$C$2:$C$5</c:f>
              <c:numCache>
                <c:formatCode>General</c:formatCode>
                <c:ptCount val="4"/>
              </c:numCache>
            </c:numRef>
          </c:val>
        </c:ser>
        <c:ser>
          <c:idx val="2"/>
          <c:order val="2"/>
          <c:tx>
            <c:strRef>
              <c:f>Sheet1!$D$1</c:f>
              <c:strCache>
                <c:ptCount val="1"/>
                <c:pt idx="0">
                  <c:v>Column2</c:v>
                </c:pt>
              </c:strCache>
            </c:strRef>
          </c:tx>
          <c:cat>
            <c:strRef>
              <c:f>Sheet1!$A$2:$A$5</c:f>
              <c:strCache>
                <c:ptCount val="2"/>
                <c:pt idx="0">
                  <c:v>Pretest</c:v>
                </c:pt>
                <c:pt idx="1">
                  <c:v>Posttest</c:v>
                </c:pt>
              </c:strCache>
            </c:strRef>
          </c:cat>
          <c:val>
            <c:numRef>
              <c:f>Sheet1!$D$2:$D$5</c:f>
              <c:numCache>
                <c:formatCode>General</c:formatCode>
                <c:ptCount val="4"/>
              </c:numCache>
            </c:numRef>
          </c:val>
        </c:ser>
        <c:axId val="60002304"/>
        <c:axId val="60004224"/>
      </c:barChart>
      <c:catAx>
        <c:axId val="60002304"/>
        <c:scaling>
          <c:orientation val="minMax"/>
        </c:scaling>
        <c:axPos val="b"/>
        <c:tickLblPos val="nextTo"/>
        <c:crossAx val="60004224"/>
        <c:crosses val="autoZero"/>
        <c:auto val="1"/>
        <c:lblAlgn val="ctr"/>
        <c:lblOffset val="100"/>
      </c:catAx>
      <c:valAx>
        <c:axId val="60004224"/>
        <c:scaling>
          <c:orientation val="minMax"/>
        </c:scaling>
        <c:axPos val="l"/>
        <c:majorGridlines/>
        <c:numFmt formatCode="General" sourceLinked="1"/>
        <c:tickLblPos val="nextTo"/>
        <c:crossAx val="60002304"/>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E4186-89D9-4DF4-8E9D-6CCD7FE93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2255</Words>
  <Characters>1285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romli</cp:lastModifiedBy>
  <cp:revision>3</cp:revision>
  <dcterms:created xsi:type="dcterms:W3CDTF">2019-08-02T08:34:00Z</dcterms:created>
  <dcterms:modified xsi:type="dcterms:W3CDTF">2019-08-02T12:42:00Z</dcterms:modified>
</cp:coreProperties>
</file>